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3F7072" w14:textId="77777777"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14:paraId="2EC9A70C" w14:textId="77777777" w:rsidR="00C07E73" w:rsidRPr="00765F73" w:rsidRDefault="00C07E73" w:rsidP="00C07E73">
      <w:pPr>
        <w:pStyle w:val="Heading1"/>
        <w:rPr>
          <w:lang w:val="en-CA"/>
        </w:rPr>
      </w:pPr>
      <w:r w:rsidRPr="00C07E73">
        <w:t>Introduction</w:t>
      </w:r>
      <w:r w:rsidRPr="00FD3A3E">
        <w:rPr>
          <w:lang w:val="en-CA"/>
        </w:rPr>
        <w:t xml:space="preserve">: </w:t>
      </w:r>
    </w:p>
    <w:p w14:paraId="091A44D7" w14:textId="77777777"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As with open microscope-guided surgery, this </w:t>
      </w:r>
      <w:proofErr w:type="spellStart"/>
      <w:r w:rsidRPr="00FD3A3E">
        <w:rPr>
          <w:rFonts w:cs="Times New Roman"/>
          <w:lang w:val="en-CA"/>
        </w:rPr>
        <w:t>transcanal</w:t>
      </w:r>
      <w:proofErr w:type="spellEnd"/>
      <w:r w:rsidRPr="00FD3A3E">
        <w:rPr>
          <w:rFonts w:cs="Times New Roman"/>
          <w:lang w:val="en-CA"/>
        </w:rPr>
        <w:t xml:space="preserve"> endoscopic ear surgery (TEES) technique, allows the surgeon to perform procedures such as ear drum reconstruction, skin growth removal and hearing bone repair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14:paraId="4FCF988A" w14:textId="77777777"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proofErr w:type="spellStart"/>
      <w:r w:rsidRPr="00FD3A3E">
        <w:rPr>
          <w:rFonts w:cs="Arial"/>
        </w:rPr>
        <w:t>otologists</w:t>
      </w:r>
      <w:proofErr w:type="spellEnd"/>
      <w:r>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  </w:t>
      </w:r>
      <w:r w:rsidRPr="00FD3A3E">
        <w:rPr>
          <w:rFonts w:cs="Times New Roman"/>
          <w:lang w:val="en-CA"/>
        </w:rPr>
        <w:t xml:space="preserve">The principle challenge with TEES is that a one-handed surgical technique is required as the endoscope is held in the other hand.  </w:t>
      </w:r>
      <w:proofErr w:type="spellStart"/>
      <w:r w:rsidRPr="00FD3A3E">
        <w:rPr>
          <w:rFonts w:cs="Times New Roman"/>
          <w:lang w:val="en-CA"/>
        </w:rPr>
        <w:t>Otologic</w:t>
      </w:r>
      <w:proofErr w:type="spellEnd"/>
      <w:r w:rsidRPr="00FD3A3E">
        <w:rPr>
          <w:rFonts w:cs="Times New Roman"/>
          <w:lang w:val="en-CA"/>
        </w:rPr>
        <w:t xml:space="preserve">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surgeons find that they can complete more cases </w:t>
      </w:r>
      <w:proofErr w:type="spellStart"/>
      <w:r w:rsidRPr="00FD3A3E">
        <w:rPr>
          <w:rFonts w:cs="Arial"/>
        </w:rPr>
        <w:t>endoscopically</w:t>
      </w:r>
      <w:proofErr w:type="spellEnd"/>
      <w:r w:rsidRPr="00FD3A3E">
        <w:rPr>
          <w:rFonts w:cs="Arial"/>
        </w:rPr>
        <w:t xml:space="preserve">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14:paraId="6A1BB4F5" w14:textId="77777777"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sidR="0030642C">
        <w:rPr>
          <w:rFonts w:cs="Arial"/>
        </w:rPr>
        <w:fldChar w:fldCharType="begin" w:fldLock="1"/>
      </w:r>
      <w:r w:rsidR="00BF4EA9">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30642C">
        <w:rPr>
          <w:rFonts w:cs="Arial"/>
        </w:rPr>
        <w:fldChar w:fldCharType="separate"/>
      </w:r>
      <w:r w:rsidRPr="003C52DF">
        <w:rPr>
          <w:rFonts w:cs="Arial"/>
          <w:noProof/>
        </w:rPr>
        <w:t>[3]</w:t>
      </w:r>
      <w:r w:rsidR="0030642C">
        <w:rPr>
          <w:rFonts w:cs="Arial"/>
        </w:rPr>
        <w:fldChar w:fldCharType="end"/>
      </w:r>
    </w:p>
    <w:p w14:paraId="43F9F82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14:paraId="67B14E73"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proofErr w:type="spellStart"/>
      <w:r>
        <w:rPr>
          <w:rFonts w:cs="Arial"/>
        </w:rPr>
        <w:t>Cholesteatoma</w:t>
      </w:r>
      <w:proofErr w:type="spellEnd"/>
      <w:r>
        <w:rPr>
          <w:rFonts w:cs="Arial"/>
        </w:rPr>
        <w:t xml:space="preserve"> resection is considered complete after a final survey with the angled endoscope, which confirms that no </w:t>
      </w:r>
      <w:proofErr w:type="spellStart"/>
      <w:r>
        <w:rPr>
          <w:rFonts w:cs="Arial"/>
        </w:rPr>
        <w:t>cholesteatoma</w:t>
      </w:r>
      <w:proofErr w:type="spellEnd"/>
      <w:r>
        <w:rPr>
          <w:rFonts w:cs="Arial"/>
        </w:rPr>
        <w:t xml:space="preserve"> is left in the hidden recesses</w:t>
      </w:r>
    </w:p>
    <w:p w14:paraId="181B75A9"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14:paraId="707D8CBD"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14:paraId="1B8D1F48"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14:paraId="0FF5C0E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14:paraId="61F7580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Visualization of deep recesses and hidden structures within the middle ear</w:t>
      </w:r>
    </w:p>
    <w:p w14:paraId="68F80DA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14:paraId="0F2FCF9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14:paraId="383B1E6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Loss of depth perception and binocular vision</w:t>
      </w:r>
    </w:p>
    <w:p w14:paraId="4F0B4E9B"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14:paraId="7FD378AE"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Need bloodless field and need to maintain attention to hemostasis</w:t>
      </w:r>
    </w:p>
    <w:p w14:paraId="6EC9AC63"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14:paraId="49E73180"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14:paraId="4562C5C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14:paraId="7949572D" w14:textId="77777777"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needs of TEES are different from traditional microscopic surgery where you need to drill bone (mastoid) to access the surgical field. Thus many microscopic surgery instruments are meant to cut bone and </w:t>
      </w:r>
    </w:p>
    <w:p w14:paraId="0DA23FEE" w14:textId="77777777"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According to the authors, incorporating suction inside the shaft of the tools is very beneficial because it helps the single-handed surgeon control bleeding, while cutting, dissecting or manipulating tissues while holding the endoscope with the other hand</w:t>
      </w:r>
    </w:p>
    <w:p w14:paraId="247B3433" w14:textId="77777777" w:rsidR="00EE1BBE" w:rsidRPr="003C52DF"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indications for exclusive TEES are growing and this paper calls for a push toward developing more instruments that can work within the viewing range of the 30 and 45 deg. Endoscopes </w:t>
      </w:r>
    </w:p>
    <w:p w14:paraId="258E5ED9" w14:textId="77777777" w:rsidR="003C52DF" w:rsidRDefault="000A0030" w:rsidP="005B641B">
      <w:pPr>
        <w:widowControl w:val="0"/>
        <w:autoSpaceDE w:val="0"/>
        <w:autoSpaceDN w:val="0"/>
        <w:adjustRightInd w:val="0"/>
        <w:spacing w:after="240"/>
        <w:jc w:val="both"/>
        <w:rPr>
          <w:rFonts w:cs="Arial"/>
        </w:rPr>
      </w:pPr>
      <w:r>
        <w:rPr>
          <w:rFonts w:cs="Arial"/>
        </w:rPr>
        <w:t xml:space="preserve">“Feasibility and advantages of </w:t>
      </w:r>
      <w:proofErr w:type="spellStart"/>
      <w:r>
        <w:rPr>
          <w:rFonts w:cs="Arial"/>
        </w:rPr>
        <w:t>transcanal</w:t>
      </w:r>
      <w:proofErr w:type="spellEnd"/>
      <w:r>
        <w:rPr>
          <w:rFonts w:cs="Arial"/>
        </w:rPr>
        <w:t xml:space="preserve"> endoscopic </w:t>
      </w:r>
      <w:proofErr w:type="spellStart"/>
      <w:r>
        <w:rPr>
          <w:rFonts w:cs="Arial"/>
        </w:rPr>
        <w:t>myringoplasty</w:t>
      </w:r>
      <w:proofErr w:type="spellEnd"/>
      <w:r>
        <w:rPr>
          <w:rFonts w:cs="Arial"/>
        </w:rPr>
        <w:t xml:space="preserve">”: </w:t>
      </w:r>
      <w:r w:rsidR="00BF4EA9">
        <w:rPr>
          <w:rFonts w:cs="Arial"/>
        </w:rPr>
        <w:fldChar w:fldCharType="begin" w:fldLock="1"/>
      </w:r>
      <w:r w:rsidR="00E717B8">
        <w:rPr>
          <w:rFonts w:cs="Arial"/>
        </w:rPr>
        <w:instrText>ADDIN CSL_CITATION { "citationItems" : [ { "id" : "ITEM-1", "itemData" : { "DOI" : "10.1097/MAO.0000000000000298", "ISSN" : "1537-4505", "PMID" : "24622030", "abstract" : "OBJECTIVE: When performing transcanal myringoplasty under a microscope, the total circumference of the perforation can be difficult to confirm in patients where the external ear canal is narrow and/or protruded. In such patients, a retroauricular incision approach is usually used. However, we have developed a transcanal endoscopic myringoplasty procedure, and the microscopic and endoscopic views are compared herein for the first time. The feasibility and advantages of transcanal endoscopic myringoplasty were examined. STUDY DESIGN: A prospective case series. SETTING: Tertiary referral center. PATIENTS: Transcanal endoscopic myringoplasty was performed on 25 ears in 21 patients with chronic otitis media between September 2011 and December 2012. INTERVENTION: Microscopic and endoscopic views were compared for each patient. The 2 fields of views were both recorded and evaluated to determine the advantages and disadvantages of microscopes and endoscopes. Myringoplasty was performed using an endoscopic technique while comparing views as necessary. RESULTS: Endoscopic views revealed the entire tympanic membrane in a single field with clear visualization of the perforation edges even when the ear canal was curved. This clear visualization facilitated reliable refreshing of the perforation edges and grafting. The anterior edge of the perforation was not visible under microscopy in 5 of 25 ears. Under an endoscopic wide view, the tympanic cavity was observable through the perforation, and the orifice of the tube, ossicular chain, and tympanic isthmus were visible especially with large perforations. Transcanal endoscopic myringoplasty was successfully performed with a simple underlay technique or with an intracanal incision in cases of marginal perforation. CONCLUSION: Comparison of microscopic and endoscopic views revealed superior visualization and operability of the endoscopic approach as opposed to transcanal simple underlay myringoplasty. Transcanal endoscopic myringoplasty does not require surgical exposure such as a retroauricular skin incision to get an anterior view. Our results demonstrated that transcanal endoscopic myringoplasty can be performed, regardless of the perforation size and the narrowness and/or protrusion of external ear canal.", "author" : [ { "dropping-particle" : "", "family" : "Furukawa", "given" : "Takatoshi", "non-dropping-particle" : "", "parse-names" : false, "suffix" : "" }, { "dropping-particle" : "", "family" : "Watanabe", "given" : "Tomoo", "non-dropping-particle" : "", "parse-names" : false, "suffix" : "" }, { "dropping-particle" : "", "family" : "Ito", "given" : "Tsukasa", "non-dropping-particle" : "", "parse-names" : false, "suffix" : "" }, { "dropping-particle" : "", "family" : "Kubota", "given" : "Toshinori", "non-dropping-particle" : "", "parse-names" : false, "suffix" : "" }, { "dropping-particle" : "", "family" : "Kakehata", "given" : "Seiji", "non-dropping-particle" : "", "parse-names" : false, "suffix" : "" } ], "container-title" : "Otology &amp; neurotology : official publication of the American Otological Society, American Neurotology Society [and] European Academy of Otology and Neurotology", "id" : "ITEM-1", "issue" : "4", "issued" : { "date-parts" : [ [ "2014" ] ] }, "page" : "e140-5", "title" : "Feasibility and advantages of transcanal endoscopic myringoplasty.", "type" : "article-journal", "volume" : "35" }, "uris" : [ "http://www.mendeley.com/documents/?uuid=13120fc0-494f-45c7-9404-8a11b9a057dd" ] } ], "mendeley" : { "formattedCitation" : "[4]", "plainTextFormattedCitation" : "[4]", "previouslyFormattedCitation" : "[4]" }, "properties" : { "noteIndex" : 0 }, "schema" : "https://github.com/citation-style-language/schema/raw/master/csl-citation.json" }</w:instrText>
      </w:r>
      <w:r w:rsidR="00BF4EA9">
        <w:rPr>
          <w:rFonts w:cs="Arial"/>
        </w:rPr>
        <w:fldChar w:fldCharType="separate"/>
      </w:r>
      <w:r w:rsidR="00BF4EA9" w:rsidRPr="00BF4EA9">
        <w:rPr>
          <w:rFonts w:cs="Arial"/>
          <w:noProof/>
        </w:rPr>
        <w:t>[4]</w:t>
      </w:r>
      <w:r w:rsidR="00BF4EA9">
        <w:rPr>
          <w:rFonts w:cs="Arial"/>
        </w:rPr>
        <w:fldChar w:fldCharType="end"/>
      </w:r>
      <w:r w:rsidR="00BF4EA9">
        <w:rPr>
          <w:rFonts w:cs="Arial"/>
        </w:rPr>
        <w:t xml:space="preserve"> – good paper with explanation of TEES </w:t>
      </w:r>
      <w:proofErr w:type="spellStart"/>
      <w:r w:rsidR="00BF4EA9">
        <w:rPr>
          <w:rFonts w:cs="Arial"/>
        </w:rPr>
        <w:t>myringoplasty</w:t>
      </w:r>
      <w:proofErr w:type="spellEnd"/>
    </w:p>
    <w:p w14:paraId="61D967E6" w14:textId="77777777" w:rsidR="00BF4EA9" w:rsidRPr="00BF4EA9" w:rsidRDefault="00BF4EA9" w:rsidP="00BF4EA9">
      <w:pPr>
        <w:pStyle w:val="ListParagraph"/>
        <w:widowControl w:val="0"/>
        <w:numPr>
          <w:ilvl w:val="0"/>
          <w:numId w:val="20"/>
        </w:numPr>
        <w:autoSpaceDE w:val="0"/>
        <w:autoSpaceDN w:val="0"/>
        <w:adjustRightInd w:val="0"/>
        <w:spacing w:after="240"/>
        <w:jc w:val="both"/>
        <w:rPr>
          <w:rFonts w:cs="Arial"/>
        </w:rPr>
      </w:pPr>
      <w:r>
        <w:rPr>
          <w:rFonts w:cs="Arial"/>
        </w:rPr>
        <w:t xml:space="preserve">Compares </w:t>
      </w:r>
      <w:r w:rsidRPr="00BF4EA9">
        <w:rPr>
          <w:rFonts w:cs="Arial"/>
          <w:highlight w:val="yellow"/>
        </w:rPr>
        <w:t>visibility using endoscope vs. microscope</w:t>
      </w:r>
    </w:p>
    <w:p w14:paraId="6C73BDD1" w14:textId="77777777"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When comparing microscopic and endoscopic views of </w:t>
      </w:r>
      <w:proofErr w:type="spellStart"/>
      <w:r>
        <w:rPr>
          <w:rFonts w:cs="Arial"/>
        </w:rPr>
        <w:t>myringoplasty</w:t>
      </w:r>
      <w:proofErr w:type="spellEnd"/>
      <w:r>
        <w:rPr>
          <w:rFonts w:cs="Arial"/>
        </w:rPr>
        <w:t xml:space="preserve"> (ear drum reconstruction) the endoscopic approach is: minimally invasive (no skin incision), TEES </w:t>
      </w:r>
      <w:proofErr w:type="spellStart"/>
      <w:r>
        <w:rPr>
          <w:rFonts w:cs="Arial"/>
        </w:rPr>
        <w:t>myringoplasty</w:t>
      </w:r>
      <w:proofErr w:type="spellEnd"/>
      <w:r>
        <w:rPr>
          <w:rFonts w:cs="Arial"/>
        </w:rPr>
        <w:t xml:space="preserve"> can be performed regardless of the perforation size, narrowness, protrusion of EAC, entire tympanic membrane can be viewed in single field with clear visualization of the perforated edges – even when ear canal was curved; the anterior edge of perforation not visible under microscopy for 5/25 ears </w:t>
      </w:r>
    </w:p>
    <w:p w14:paraId="2F45DDE8" w14:textId="77777777"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Endoscopic approach – tympanic cavity observable through the perforation, orifice of the tube, </w:t>
      </w:r>
      <w:proofErr w:type="spellStart"/>
      <w:r>
        <w:rPr>
          <w:rFonts w:cs="Arial"/>
        </w:rPr>
        <w:t>ossicular</w:t>
      </w:r>
      <w:proofErr w:type="spellEnd"/>
      <w:r>
        <w:rPr>
          <w:rFonts w:cs="Arial"/>
        </w:rPr>
        <w:t xml:space="preserve"> chain, tympanic isthmus (through large perforations), successfully performed simple underlay technique </w:t>
      </w:r>
      <w:r w:rsidR="00BF4EA9">
        <w:rPr>
          <w:rFonts w:cs="Arial"/>
        </w:rPr>
        <w:t xml:space="preserve">or with </w:t>
      </w:r>
      <w:proofErr w:type="spellStart"/>
      <w:r w:rsidR="00BF4EA9">
        <w:rPr>
          <w:rFonts w:cs="Arial"/>
        </w:rPr>
        <w:t>intracanal</w:t>
      </w:r>
      <w:proofErr w:type="spellEnd"/>
      <w:r w:rsidR="00BF4EA9">
        <w:rPr>
          <w:rFonts w:cs="Arial"/>
        </w:rPr>
        <w:t xml:space="preserve"> incision in cases of marginal perforation</w:t>
      </w:r>
    </w:p>
    <w:p w14:paraId="265EE52D" w14:textId="77777777" w:rsidR="00BF4EA9" w:rsidRDefault="00BF4EA9" w:rsidP="00BF4EA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E717B8">
        <w:rPr>
          <w:rFonts w:cs="Arial"/>
        </w:rPr>
        <w:fldChar w:fldCharType="begin" w:fldLock="1"/>
      </w:r>
      <w:r w:rsidR="008949B0">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E717B8">
        <w:rPr>
          <w:rFonts w:cs="Arial"/>
        </w:rPr>
        <w:fldChar w:fldCharType="separate"/>
      </w:r>
      <w:r w:rsidR="00E717B8" w:rsidRPr="00E717B8">
        <w:rPr>
          <w:rFonts w:cs="Arial"/>
          <w:noProof/>
        </w:rPr>
        <w:t>[5]</w:t>
      </w:r>
      <w:r w:rsidR="00E717B8">
        <w:rPr>
          <w:rFonts w:cs="Arial"/>
        </w:rPr>
        <w:fldChar w:fldCharType="end"/>
      </w:r>
    </w:p>
    <w:p w14:paraId="218AA54C" w14:textId="77777777" w:rsidR="00273C85" w:rsidRDefault="0015289A" w:rsidP="0015289A">
      <w:pPr>
        <w:widowControl w:val="0"/>
        <w:autoSpaceDE w:val="0"/>
        <w:autoSpaceDN w:val="0"/>
        <w:adjustRightInd w:val="0"/>
        <w:spacing w:after="240"/>
        <w:jc w:val="both"/>
        <w:rPr>
          <w:rFonts w:cs="Arial"/>
        </w:rPr>
      </w:pPr>
      <w:r>
        <w:rPr>
          <w:rFonts w:cs="Arial"/>
        </w:rPr>
        <w:t>“</w:t>
      </w:r>
      <w:proofErr w:type="spellStart"/>
      <w:r>
        <w:rPr>
          <w:rFonts w:cs="Arial"/>
        </w:rPr>
        <w:t>Transcanal</w:t>
      </w:r>
      <w:proofErr w:type="spellEnd"/>
      <w:r>
        <w:rPr>
          <w:rFonts w:cs="Arial"/>
        </w:rPr>
        <w:t xml:space="preserve"> Endoscopic Ear Surgery for Pediatric Population with a Narrow External Auditory Canal”</w:t>
      </w:r>
      <w:r w:rsidR="008949B0">
        <w:rPr>
          <w:rFonts w:cs="Arial"/>
        </w:rPr>
        <w:t xml:space="preserve"> </w:t>
      </w:r>
      <w:r w:rsidR="008949B0">
        <w:rPr>
          <w:rFonts w:cs="Arial"/>
        </w:rPr>
        <w:fldChar w:fldCharType="begin" w:fldLock="1"/>
      </w:r>
      <w:r w:rsidR="008949B0">
        <w:rPr>
          <w:rFonts w:cs="Arial"/>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6]", "plainTextFormattedCitation" : "[6]" }, "properties" : { "noteIndex" : 0 }, "schema" : "https://github.com/citation-style-language/schema/raw/master/csl-citation.json" }</w:instrText>
      </w:r>
      <w:r w:rsidR="008949B0">
        <w:rPr>
          <w:rFonts w:cs="Arial"/>
        </w:rPr>
        <w:fldChar w:fldCharType="separate"/>
      </w:r>
      <w:r w:rsidR="008949B0" w:rsidRPr="008949B0">
        <w:rPr>
          <w:rFonts w:cs="Arial"/>
          <w:noProof/>
        </w:rPr>
        <w:t>[6]</w:t>
      </w:r>
      <w:r w:rsidR="008949B0">
        <w:rPr>
          <w:rFonts w:cs="Arial"/>
        </w:rPr>
        <w:fldChar w:fldCharType="end"/>
      </w:r>
    </w:p>
    <w:p w14:paraId="5EF4260E" w14:textId="77777777" w:rsidR="0015289A" w:rsidRDefault="0029170C" w:rsidP="0015289A">
      <w:pPr>
        <w:pStyle w:val="ListParagraph"/>
        <w:widowControl w:val="0"/>
        <w:numPr>
          <w:ilvl w:val="0"/>
          <w:numId w:val="22"/>
        </w:numPr>
        <w:autoSpaceDE w:val="0"/>
        <w:autoSpaceDN w:val="0"/>
        <w:adjustRightInd w:val="0"/>
        <w:spacing w:after="240"/>
        <w:jc w:val="both"/>
        <w:rPr>
          <w:rFonts w:cs="Arial"/>
        </w:rPr>
      </w:pPr>
      <w:r>
        <w:rPr>
          <w:rFonts w:cs="Arial"/>
        </w:rPr>
        <w:t>31 pediatric patients, average ear canal diameter 5 +/- 1 mm (anterior-posterior diameter), 5.9 +/- 1.3mm (superior-inferior diameter)</w:t>
      </w:r>
    </w:p>
    <w:p w14:paraId="5764D1EF" w14:textId="77777777" w:rsidR="0029170C" w:rsidRPr="0015289A" w:rsidRDefault="008949B0" w:rsidP="0015289A">
      <w:pPr>
        <w:pStyle w:val="ListParagraph"/>
        <w:widowControl w:val="0"/>
        <w:numPr>
          <w:ilvl w:val="0"/>
          <w:numId w:val="22"/>
        </w:numPr>
        <w:autoSpaceDE w:val="0"/>
        <w:autoSpaceDN w:val="0"/>
        <w:adjustRightInd w:val="0"/>
        <w:spacing w:after="240"/>
        <w:jc w:val="both"/>
        <w:rPr>
          <w:rFonts w:cs="Arial"/>
        </w:rPr>
      </w:pPr>
      <w:r>
        <w:rPr>
          <w:rFonts w:cs="Arial"/>
        </w:rPr>
        <w:t>study shows that TEES can be done safely and effectively on pediatric patients with a narrow EAC using a 2.7mm endoscope</w:t>
      </w:r>
    </w:p>
    <w:p w14:paraId="51D69869" w14:textId="77777777" w:rsidR="00C07E73" w:rsidRDefault="00C07E73" w:rsidP="005B641B">
      <w:pPr>
        <w:widowControl w:val="0"/>
        <w:autoSpaceDE w:val="0"/>
        <w:autoSpaceDN w:val="0"/>
        <w:adjustRightInd w:val="0"/>
        <w:spacing w:after="240"/>
        <w:jc w:val="both"/>
        <w:rPr>
          <w:rFonts w:cs="Arial"/>
        </w:rPr>
      </w:pPr>
    </w:p>
    <w:p w14:paraId="30A1E523" w14:textId="77777777" w:rsidR="00C07E73" w:rsidRDefault="00661894" w:rsidP="00C07E73">
      <w:pPr>
        <w:pStyle w:val="Heading3"/>
      </w:pPr>
      <w:r>
        <w:t>Purpose:</w:t>
      </w:r>
    </w:p>
    <w:p w14:paraId="4DE04642" w14:textId="77777777"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14:paraId="2FF423F3"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14:paraId="4413F02D" w14:textId="77777777" w:rsidR="005B641B" w:rsidRPr="00FD3A3E" w:rsidRDefault="00C07E73" w:rsidP="00C07E73">
      <w:pPr>
        <w:pStyle w:val="Heading1"/>
      </w:pPr>
      <w:r>
        <w:lastRenderedPageBreak/>
        <w:t xml:space="preserve">Part 1: </w:t>
      </w:r>
      <w:r w:rsidR="005B641B" w:rsidRPr="00FD3A3E">
        <w:t xml:space="preserve">Time </w:t>
      </w:r>
      <w:r w:rsidR="005B641B" w:rsidRPr="00C07E73">
        <w:t>Flow</w:t>
      </w:r>
      <w:r w:rsidR="005B641B" w:rsidRPr="00FD3A3E">
        <w:t xml:space="preserve"> Analysis: </w:t>
      </w:r>
    </w:p>
    <w:p w14:paraId="4BF1D274" w14:textId="77777777"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14:paraId="17237965" w14:textId="77777777" w:rsidR="00A2246A" w:rsidRDefault="00A2246A" w:rsidP="00A2246A">
      <w:pPr>
        <w:pStyle w:val="Heading2"/>
        <w:rPr>
          <w:lang w:val="en-CA"/>
        </w:rPr>
      </w:pPr>
      <w:r>
        <w:rPr>
          <w:lang w:val="en-CA"/>
        </w:rPr>
        <w:t>Background:</w:t>
      </w:r>
    </w:p>
    <w:p w14:paraId="46F4D595" w14:textId="77777777"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30642C">
        <w:rPr>
          <w:rFonts w:cs="Times New Roman"/>
          <w:lang w:val="en-CA"/>
        </w:rPr>
        <w:fldChar w:fldCharType="begin" w:fldLock="1"/>
      </w:r>
      <w:r w:rsidR="008949B0">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7]", "plainTextFormattedCitation" : "[7]", "previouslyFormattedCitation" : "[6]"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7]</w:t>
      </w:r>
      <w:r w:rsidR="0030642C">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30642C">
        <w:rPr>
          <w:rFonts w:cs="Times New Roman"/>
          <w:lang w:val="en-CA"/>
        </w:rPr>
        <w:fldChar w:fldCharType="begin" w:fldLock="1"/>
      </w:r>
      <w:r w:rsidR="008949B0">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8]", "plainTextFormattedCitation" : "[8]", "previouslyFormattedCitation" : "[7]"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8]</w:t>
      </w:r>
      <w:r w:rsidR="0030642C">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30642C">
        <w:rPr>
          <w:rFonts w:cs="Times New Roman"/>
          <w:lang w:val="en-CA"/>
        </w:rPr>
        <w:fldChar w:fldCharType="begin" w:fldLock="1"/>
      </w:r>
      <w:r w:rsidR="008949B0">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9]", "plainTextFormattedCitation" : "[9]", "previouslyFormattedCitation" : "[8]"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9]</w:t>
      </w:r>
      <w:r w:rsidR="0030642C">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14:paraId="39B29051" w14:textId="77777777"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14:paraId="12574F71" w14:textId="77777777" w:rsidR="00A2246A" w:rsidRPr="00661894" w:rsidRDefault="00A2246A" w:rsidP="00A2246A">
      <w:pPr>
        <w:pStyle w:val="Heading2"/>
        <w:rPr>
          <w:lang w:val="en-CA"/>
        </w:rPr>
      </w:pPr>
      <w:r>
        <w:rPr>
          <w:lang w:val="en-CA"/>
        </w:rPr>
        <w:t>Method:</w:t>
      </w:r>
    </w:p>
    <w:p w14:paraId="3A8F57A0"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Pr>
          <w:rFonts w:cs="Arial"/>
        </w:rPr>
        <w:t>.</w:t>
      </w:r>
      <w:proofErr w:type="spellEnd"/>
      <w:r>
        <w:rPr>
          <w:rFonts w:cs="Arial"/>
        </w:rPr>
        <w:t xml:space="preserve"> 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14:paraId="28216A18" w14:textId="77777777"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24EFF3CF" w14:textId="77777777"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14:paraId="246924EB"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14:paraId="70BA013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14:paraId="2ACE985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14:paraId="52B816E7" w14:textId="77777777"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14:paraId="7B538411" w14:textId="77777777" w:rsidR="00085EAC" w:rsidRDefault="00085EAC" w:rsidP="005B641B">
      <w:pPr>
        <w:widowControl w:val="0"/>
        <w:autoSpaceDE w:val="0"/>
        <w:autoSpaceDN w:val="0"/>
        <w:adjustRightInd w:val="0"/>
        <w:spacing w:after="240"/>
        <w:jc w:val="both"/>
        <w:rPr>
          <w:rFonts w:cs="Arial"/>
        </w:rPr>
      </w:pPr>
    </w:p>
    <w:p w14:paraId="4DFE6C72" w14:textId="77777777" w:rsidR="00085EAC" w:rsidRDefault="00085EAC" w:rsidP="005B641B">
      <w:pPr>
        <w:widowControl w:val="0"/>
        <w:autoSpaceDE w:val="0"/>
        <w:autoSpaceDN w:val="0"/>
        <w:adjustRightInd w:val="0"/>
        <w:spacing w:after="240"/>
        <w:jc w:val="both"/>
        <w:rPr>
          <w:rFonts w:cs="Arial"/>
        </w:rPr>
      </w:pPr>
    </w:p>
    <w:p w14:paraId="34933D63" w14:textId="77777777"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tblGrid>
      <w:tr w:rsidR="003E4DF5" w:rsidRPr="003E4DF5" w14:paraId="278D5D10" w14:textId="77777777"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FA6CEF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D5F9974"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78EACF1"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5544A039"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7537FB89" w14:textId="77777777"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14:paraId="7FB9B6F8"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12AD403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1B84EB53"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7DEE5C1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4C3991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D45D1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540450D6"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49E09E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08E074D"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C5016FB"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78E643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5CA855D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0F1351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141A3C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3BACFF0"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0C8288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9C73EB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BBD1E57"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3C4957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E340D2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DE8D260"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67DBA4D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4F783C"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1B6FEA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17A7309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3FF6DA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791DF82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C6E11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03F61C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4546D2B"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5ECC0F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6B2D1D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528FB5A"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3D16656"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A978822"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24E3C9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E776E8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6D9279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B32034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34FC2D7"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5F2848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3D3016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E924B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ADE19A3"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8B3A3B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E9D5C4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05EB039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3F576D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FA42B56"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558A46C6"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4C9FB7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3C1B0EB"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8ACFE4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6DB9A97" w14:textId="77777777"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81F3C9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6165199E"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7E94A06E"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08C49198"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51C66BCB" w14:textId="77777777"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Cholesteatoma</w:t>
            </w:r>
            <w:proofErr w:type="spellEnd"/>
            <w:r w:rsidRPr="003E4DF5">
              <w:rPr>
                <w:rFonts w:asciiTheme="minorHAnsi" w:hAnsiTheme="minorHAnsi"/>
                <w:sz w:val="16"/>
                <w:szCs w:val="16"/>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44223BE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706057F1"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B1AA8A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7FACCBA5"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8122AEA"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0543C6"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2105EB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B156AB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20F7C5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30D63D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3BCF6EA"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135962DA"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731F1A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7EE7EF5"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720E633"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42C03E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179E8971"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80B635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9A6CBC7"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38956FF"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6DB2DE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617C083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54E3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75E6C77"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EE480D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F30638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E66B8D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5CEBE1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836763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C73E65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558CB5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7A7E58E4"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C25262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326274F"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C62356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EA8BD2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A6DC6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051F4B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8B542A6"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9BEF430"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2DAAC44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B37E45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A3F47E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A41C3C3"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CCAD843"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CD742C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4929AE39"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F0DAA0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241FFA1"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37FFE02A"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E477A4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72BF460"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C4AF265" w14:textId="77777777" w:rsidR="003E4DF5" w:rsidRPr="003E4DF5" w:rsidRDefault="003E4DF5" w:rsidP="003E4DF5">
            <w:pPr>
              <w:pStyle w:val="Normal1"/>
              <w:widowControl w:val="0"/>
              <w:rPr>
                <w:rFonts w:asciiTheme="minorHAnsi" w:hAnsiTheme="minorHAnsi"/>
                <w:sz w:val="16"/>
                <w:szCs w:val="16"/>
              </w:rPr>
            </w:pPr>
          </w:p>
        </w:tc>
      </w:tr>
    </w:tbl>
    <w:p w14:paraId="18F8B5E8" w14:textId="77777777" w:rsidR="00C07E73" w:rsidRDefault="00C07E73" w:rsidP="005B641B">
      <w:pPr>
        <w:widowControl w:val="0"/>
        <w:autoSpaceDE w:val="0"/>
        <w:autoSpaceDN w:val="0"/>
        <w:adjustRightInd w:val="0"/>
        <w:spacing w:after="240"/>
        <w:jc w:val="both"/>
        <w:rPr>
          <w:rFonts w:cs="Arial"/>
        </w:rPr>
      </w:pPr>
    </w:p>
    <w:p w14:paraId="186746C5" w14:textId="77777777"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w:t>
      </w:r>
      <w:proofErr w:type="spellStart"/>
      <w:r w:rsidR="00C07E73">
        <w:rPr>
          <w:rFonts w:cs="Arial"/>
        </w:rPr>
        <w:t>SickKids</w:t>
      </w:r>
      <w:proofErr w:type="spellEnd"/>
      <w:r w:rsidR="00C07E73">
        <w:rPr>
          <w:rFonts w:cs="Arial"/>
        </w:rPr>
        <w:t xml:space="preserve"> </w:t>
      </w:r>
      <w:r w:rsidR="00C07E73">
        <w:rPr>
          <w:rFonts w:cs="Arial"/>
        </w:rPr>
        <w:lastRenderedPageBreak/>
        <w:t xml:space="preserve">research computer. </w:t>
      </w:r>
    </w:p>
    <w:p w14:paraId="4D12C3F7" w14:textId="77777777" w:rsidR="00A2246A" w:rsidRDefault="00A2246A" w:rsidP="00A2246A">
      <w:commentRangeStart w:id="0"/>
      <w:r>
        <w:t xml:space="preserve">Results </w:t>
      </w:r>
      <w:proofErr w:type="spellStart"/>
      <w:r>
        <w:t>Analsyis</w:t>
      </w:r>
      <w:proofErr w:type="spellEnd"/>
      <w:r>
        <w:t>:</w:t>
      </w:r>
    </w:p>
    <w:p w14:paraId="63F4B0BF" w14:textId="77777777" w:rsidR="00A2246A" w:rsidRDefault="00A2246A" w:rsidP="00A2246A">
      <w:r>
        <w:t xml:space="preserve">Discussion: </w:t>
      </w:r>
    </w:p>
    <w:p w14:paraId="3D2D7D4F" w14:textId="77777777" w:rsidR="00A2246A" w:rsidRPr="00A2246A" w:rsidRDefault="00A2246A" w:rsidP="00A2246A">
      <w:r>
        <w:t xml:space="preserve">Conclusion: </w:t>
      </w:r>
    </w:p>
    <w:commentRangeEnd w:id="0"/>
    <w:p w14:paraId="152D0516" w14:textId="77777777"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0"/>
      </w:r>
      <w:r w:rsidR="00C07E73">
        <w:t xml:space="preserve">Part 2: </w:t>
      </w:r>
      <w:r>
        <w:t xml:space="preserve">Needs Assessment </w:t>
      </w:r>
      <w:r w:rsidR="005B641B" w:rsidRPr="00FD3A3E">
        <w:t xml:space="preserve">Survey: </w:t>
      </w:r>
    </w:p>
    <w:p w14:paraId="7B28D81B" w14:textId="77777777"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14:paraId="68F79012" w14:textId="77777777" w:rsidR="00A2246A" w:rsidRDefault="00A2246A" w:rsidP="00E176B0">
      <w:pPr>
        <w:pStyle w:val="Heading2"/>
        <w:rPr>
          <w:lang w:val="en-CA"/>
        </w:rPr>
      </w:pPr>
      <w:r w:rsidRPr="005B641B">
        <w:rPr>
          <w:lang w:val="en-CA"/>
        </w:rPr>
        <w:t>Literature</w:t>
      </w:r>
      <w:r>
        <w:rPr>
          <w:lang w:val="en-CA"/>
        </w:rPr>
        <w:t xml:space="preserve">: </w:t>
      </w:r>
    </w:p>
    <w:p w14:paraId="7C5F03F0" w14:textId="77777777"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30642C">
        <w:rPr>
          <w:rFonts w:cs="Times New Roman"/>
          <w:lang w:val="en-CA"/>
        </w:rPr>
        <w:fldChar w:fldCharType="begin" w:fldLock="1"/>
      </w:r>
      <w:r w:rsidR="008949B0">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9]"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0]</w:t>
      </w:r>
      <w:r w:rsidR="0030642C">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14:paraId="642702A0" w14:textId="77777777"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30642C">
        <w:rPr>
          <w:rFonts w:cs="Times New Roman"/>
          <w:lang w:val="en-CA"/>
        </w:rPr>
        <w:fldChar w:fldCharType="begin" w:fldLock="1"/>
      </w:r>
      <w:r w:rsidR="008949B0">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1]"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2]</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8949B0">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2]"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3]</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8949B0">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3]"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4]</w:t>
      </w:r>
      <w:r w:rsidR="0030642C">
        <w:rPr>
          <w:rFonts w:cs="Times New Roman"/>
          <w:lang w:val="en-CA"/>
        </w:rPr>
        <w:fldChar w:fldCharType="end"/>
      </w:r>
      <w:r>
        <w:rPr>
          <w:rFonts w:cs="Times New Roman"/>
          <w:lang w:val="en-CA"/>
        </w:rPr>
        <w:t>.</w:t>
      </w:r>
    </w:p>
    <w:p w14:paraId="479C9874" w14:textId="77777777"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formulate</w:t>
      </w:r>
      <w:r w:rsidR="00E176B0">
        <w:rPr>
          <w:rFonts w:cs="Times New Roman"/>
          <w:lang w:val="en-CA"/>
        </w:rPr>
        <w:t>d</w:t>
      </w:r>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14:paraId="5D917C4C" w14:textId="77777777" w:rsidR="00E176B0" w:rsidRDefault="00E176B0" w:rsidP="00E176B0">
      <w:pPr>
        <w:pStyle w:val="Heading2"/>
        <w:rPr>
          <w:lang w:val="en-CA"/>
        </w:rPr>
      </w:pPr>
      <w:r>
        <w:rPr>
          <w:lang w:val="en-CA"/>
        </w:rPr>
        <w:t xml:space="preserve">Method: </w:t>
      </w:r>
    </w:p>
    <w:p w14:paraId="315A4780" w14:textId="77777777" w:rsidR="00E176B0" w:rsidRPr="005B641B" w:rsidRDefault="00E176B0" w:rsidP="00E176B0">
      <w:pPr>
        <w:pStyle w:val="Heading3"/>
        <w:rPr>
          <w:lang w:val="en-CA"/>
        </w:rPr>
      </w:pPr>
      <w:r w:rsidRPr="005B641B">
        <w:rPr>
          <w:lang w:val="en-CA"/>
        </w:rPr>
        <w:t xml:space="preserve">Developing the Questionnaire: </w:t>
      </w:r>
    </w:p>
    <w:p w14:paraId="6F75D5CF" w14:textId="77777777" w:rsidR="00E176B0" w:rsidRDefault="00E176B0" w:rsidP="00E176B0">
      <w:pPr>
        <w:jc w:val="both"/>
        <w:rPr>
          <w:lang w:val="en-CA"/>
        </w:rPr>
      </w:pPr>
    </w:p>
    <w:p w14:paraId="16985E03" w14:textId="77777777" w:rsidR="00E176B0" w:rsidRDefault="00E176B0" w:rsidP="00E176B0">
      <w:pPr>
        <w:jc w:val="both"/>
        <w:rPr>
          <w:lang w:val="en-CA"/>
        </w:rPr>
      </w:pPr>
      <w:r>
        <w:rPr>
          <w:lang w:val="en-CA"/>
        </w:rPr>
        <w:lastRenderedPageBreak/>
        <w:t xml:space="preserve">The Canadian </w:t>
      </w:r>
      <w:proofErr w:type="spellStart"/>
      <w:r>
        <w:rPr>
          <w:lang w:val="en-CA"/>
        </w:rPr>
        <w:t>otologists</w:t>
      </w:r>
      <w:proofErr w:type="spellEnd"/>
      <w:r>
        <w:rPr>
          <w:lang w:val="en-CA"/>
        </w:rPr>
        <w:t>’ EES survey already reported on how many surgeons in Canada use TEES (11%),  what surgeries it is used for (</w:t>
      </w:r>
      <w:proofErr w:type="spellStart"/>
      <w:r>
        <w:rPr>
          <w:lang w:val="en-CA"/>
        </w:rPr>
        <w:t>cholesteatoma</w:t>
      </w:r>
      <w:proofErr w:type="spellEnd"/>
      <w:r>
        <w:rPr>
          <w:lang w:val="en-CA"/>
        </w:rPr>
        <w:t xml:space="preserve">, </w:t>
      </w:r>
      <w:proofErr w:type="spellStart"/>
      <w:r>
        <w:rPr>
          <w:lang w:val="en-CA"/>
        </w:rPr>
        <w:t>tympanoplasty</w:t>
      </w:r>
      <w:proofErr w:type="spellEnd"/>
      <w:r>
        <w:rPr>
          <w:lang w:val="en-CA"/>
        </w:rPr>
        <w:t xml:space="preserve">, </w:t>
      </w:r>
      <w:proofErr w:type="spellStart"/>
      <w:r>
        <w:rPr>
          <w:lang w:val="en-CA"/>
        </w:rPr>
        <w:t>ossicular</w:t>
      </w:r>
      <w:proofErr w:type="spellEnd"/>
      <w:r>
        <w:rPr>
          <w:lang w:val="en-CA"/>
        </w:rPr>
        <w:t xml:space="preserve"> reconstruction and what they find difficult about it (single-handed surgery, efficiency/operative time, technical difficulty, cost, managing bleeding. This questionnaire was intended to build on this one by evaluating the limitations of surgical tools. </w:t>
      </w:r>
    </w:p>
    <w:p w14:paraId="6E5B5DA6" w14:textId="77777777"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14:paraId="42248ADD" w14:textId="77777777" w:rsidR="00E176B0" w:rsidRDefault="00E176B0" w:rsidP="00E176B0">
      <w:pPr>
        <w:pStyle w:val="ListParagraph"/>
        <w:numPr>
          <w:ilvl w:val="0"/>
          <w:numId w:val="9"/>
        </w:numPr>
        <w:jc w:val="both"/>
        <w:rPr>
          <w:highlight w:val="lightGray"/>
          <w:lang w:val="en-CA"/>
        </w:rPr>
      </w:pPr>
      <w:r>
        <w:rPr>
          <w:lang w:val="en-CA"/>
        </w:rPr>
        <w:t xml:space="preserve">attended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 xml:space="preserve">&lt;link to file with informal feedback from course: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gt;</w:t>
      </w:r>
    </w:p>
    <w:p w14:paraId="0EF006F2" w14:textId="77777777"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 xml:space="preserve">&lt;link: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 (excel doc)&gt;,</w:t>
      </w:r>
      <w:r>
        <w:rPr>
          <w:lang w:val="en-CA"/>
        </w:rPr>
        <w:t xml:space="preserve"> the second round of questions (submitted in the REB main application) were changed to ask the surgeons to rank their need for specific instrument functionalities</w:t>
      </w:r>
    </w:p>
    <w:p w14:paraId="29473068" w14:textId="77777777" w:rsidR="00E176B0" w:rsidRPr="005B641B" w:rsidRDefault="00E176B0" w:rsidP="00E176B0">
      <w:pPr>
        <w:rPr>
          <w:b/>
          <w:sz w:val="14"/>
          <w:lang w:val="en-CA"/>
        </w:rPr>
      </w:pPr>
      <w:r w:rsidRPr="005B641B">
        <w:rPr>
          <w:b/>
          <w:sz w:val="14"/>
          <w:lang w:val="en-CA"/>
        </w:rPr>
        <w:t>Endoscopic Ear Surgery Preliminary Questionnaire</w:t>
      </w:r>
    </w:p>
    <w:p w14:paraId="2B18CBFE" w14:textId="77777777"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14:paraId="71568A50"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14:paraId="2005245D" w14:textId="77777777" w:rsidR="00E176B0" w:rsidRPr="005B641B" w:rsidRDefault="00E176B0" w:rsidP="00E176B0">
      <w:pPr>
        <w:pStyle w:val="ListParagraph"/>
        <w:numPr>
          <w:ilvl w:val="1"/>
          <w:numId w:val="10"/>
        </w:numPr>
        <w:rPr>
          <w:sz w:val="14"/>
          <w:lang w:val="en-CA"/>
        </w:rPr>
      </w:pPr>
      <w:r w:rsidRPr="005B641B">
        <w:rPr>
          <w:sz w:val="14"/>
          <w:lang w:val="en-CA"/>
        </w:rPr>
        <w:t xml:space="preserve"> &lt;1 </w:t>
      </w:r>
    </w:p>
    <w:p w14:paraId="0050BCA9" w14:textId="77777777" w:rsidR="00E176B0" w:rsidRPr="005B641B" w:rsidRDefault="00E176B0" w:rsidP="00E176B0">
      <w:pPr>
        <w:pStyle w:val="ListParagraph"/>
        <w:numPr>
          <w:ilvl w:val="1"/>
          <w:numId w:val="10"/>
        </w:numPr>
        <w:rPr>
          <w:sz w:val="14"/>
          <w:lang w:val="en-CA"/>
        </w:rPr>
      </w:pPr>
      <w:r w:rsidRPr="005B641B">
        <w:rPr>
          <w:sz w:val="14"/>
          <w:lang w:val="en-CA"/>
        </w:rPr>
        <w:t>1-3</w:t>
      </w:r>
    </w:p>
    <w:p w14:paraId="34624DB4" w14:textId="77777777" w:rsidR="00E176B0" w:rsidRPr="005B641B" w:rsidRDefault="00E176B0" w:rsidP="00E176B0">
      <w:pPr>
        <w:pStyle w:val="ListParagraph"/>
        <w:numPr>
          <w:ilvl w:val="1"/>
          <w:numId w:val="10"/>
        </w:numPr>
        <w:rPr>
          <w:sz w:val="14"/>
          <w:lang w:val="en-CA"/>
        </w:rPr>
      </w:pPr>
      <w:r w:rsidRPr="005B641B">
        <w:rPr>
          <w:sz w:val="14"/>
          <w:lang w:val="en-CA"/>
        </w:rPr>
        <w:t xml:space="preserve">4-7 </w:t>
      </w:r>
    </w:p>
    <w:p w14:paraId="3A4BAF9C" w14:textId="77777777" w:rsidR="00E176B0" w:rsidRPr="005B641B" w:rsidRDefault="00E176B0" w:rsidP="00E176B0">
      <w:pPr>
        <w:pStyle w:val="ListParagraph"/>
        <w:numPr>
          <w:ilvl w:val="1"/>
          <w:numId w:val="10"/>
        </w:numPr>
        <w:rPr>
          <w:sz w:val="14"/>
          <w:lang w:val="en-CA"/>
        </w:rPr>
      </w:pPr>
      <w:r w:rsidRPr="005B641B">
        <w:rPr>
          <w:sz w:val="14"/>
          <w:lang w:val="en-CA"/>
        </w:rPr>
        <w:t xml:space="preserve">&gt;8 </w:t>
      </w:r>
    </w:p>
    <w:p w14:paraId="049CC4E6" w14:textId="77777777" w:rsidR="00E176B0" w:rsidRPr="005B641B" w:rsidRDefault="00E176B0" w:rsidP="00E176B0">
      <w:pPr>
        <w:pStyle w:val="ListParagraph"/>
        <w:numPr>
          <w:ilvl w:val="0"/>
          <w:numId w:val="10"/>
        </w:numPr>
        <w:ind w:left="426"/>
        <w:rPr>
          <w:sz w:val="14"/>
          <w:lang w:val="en-CA"/>
        </w:rPr>
      </w:pPr>
      <w:r w:rsidRPr="005B641B">
        <w:rPr>
          <w:sz w:val="14"/>
          <w:lang w:val="en-CA"/>
        </w:rPr>
        <w:t>Approximately what percentage of totally EES do you currently do (</w:t>
      </w:r>
      <w:proofErr w:type="spellStart"/>
      <w:r w:rsidRPr="005B641B">
        <w:rPr>
          <w:sz w:val="14"/>
          <w:lang w:val="en-CA"/>
        </w:rPr>
        <w:t>ie</w:t>
      </w:r>
      <w:proofErr w:type="spellEnd"/>
      <w:r w:rsidRPr="005B641B">
        <w:rPr>
          <w:sz w:val="14"/>
          <w:lang w:val="en-CA"/>
        </w:rPr>
        <w:t xml:space="preserve">. Percentage of cases without a microscope)? </w:t>
      </w:r>
    </w:p>
    <w:p w14:paraId="0D3A5B23" w14:textId="77777777" w:rsidR="00E176B0" w:rsidRPr="005B641B" w:rsidRDefault="00E176B0" w:rsidP="00E176B0">
      <w:pPr>
        <w:pStyle w:val="ListParagraph"/>
        <w:numPr>
          <w:ilvl w:val="1"/>
          <w:numId w:val="10"/>
        </w:numPr>
        <w:rPr>
          <w:sz w:val="14"/>
          <w:lang w:val="en-CA"/>
        </w:rPr>
      </w:pPr>
      <w:r w:rsidRPr="005B641B">
        <w:rPr>
          <w:sz w:val="14"/>
          <w:lang w:val="en-CA"/>
        </w:rPr>
        <w:t>0%</w:t>
      </w:r>
    </w:p>
    <w:p w14:paraId="12C70E4E" w14:textId="77777777" w:rsidR="00E176B0" w:rsidRPr="005B641B" w:rsidRDefault="00E176B0" w:rsidP="00E176B0">
      <w:pPr>
        <w:pStyle w:val="ListParagraph"/>
        <w:numPr>
          <w:ilvl w:val="1"/>
          <w:numId w:val="10"/>
        </w:numPr>
        <w:rPr>
          <w:sz w:val="14"/>
          <w:lang w:val="en-CA"/>
        </w:rPr>
      </w:pPr>
      <w:r w:rsidRPr="005B641B">
        <w:rPr>
          <w:sz w:val="14"/>
          <w:lang w:val="en-CA"/>
        </w:rPr>
        <w:t xml:space="preserve">Up to 25% </w:t>
      </w:r>
    </w:p>
    <w:p w14:paraId="797C8FD6" w14:textId="77777777" w:rsidR="00E176B0" w:rsidRPr="005B641B" w:rsidRDefault="00E176B0" w:rsidP="00E176B0">
      <w:pPr>
        <w:pStyle w:val="ListParagraph"/>
        <w:numPr>
          <w:ilvl w:val="1"/>
          <w:numId w:val="10"/>
        </w:numPr>
        <w:rPr>
          <w:sz w:val="14"/>
          <w:lang w:val="en-CA"/>
        </w:rPr>
      </w:pPr>
      <w:r w:rsidRPr="005B641B">
        <w:rPr>
          <w:sz w:val="14"/>
          <w:lang w:val="en-CA"/>
        </w:rPr>
        <w:t>Up to 50%</w:t>
      </w:r>
    </w:p>
    <w:p w14:paraId="3AA70C37" w14:textId="77777777" w:rsidR="00E176B0" w:rsidRPr="005B641B" w:rsidRDefault="00E176B0" w:rsidP="00E176B0">
      <w:pPr>
        <w:pStyle w:val="ListParagraph"/>
        <w:numPr>
          <w:ilvl w:val="1"/>
          <w:numId w:val="10"/>
        </w:numPr>
        <w:rPr>
          <w:sz w:val="14"/>
          <w:lang w:val="en-CA"/>
        </w:rPr>
      </w:pPr>
      <w:r w:rsidRPr="005B641B">
        <w:rPr>
          <w:sz w:val="14"/>
          <w:lang w:val="en-CA"/>
        </w:rPr>
        <w:t>Up to 75%</w:t>
      </w:r>
    </w:p>
    <w:p w14:paraId="358C5D0B" w14:textId="77777777" w:rsidR="00E176B0" w:rsidRPr="005B641B" w:rsidRDefault="00E176B0" w:rsidP="00E176B0">
      <w:pPr>
        <w:pStyle w:val="ListParagraph"/>
        <w:numPr>
          <w:ilvl w:val="1"/>
          <w:numId w:val="10"/>
        </w:numPr>
        <w:rPr>
          <w:sz w:val="14"/>
          <w:lang w:val="en-CA"/>
        </w:rPr>
      </w:pPr>
      <w:r w:rsidRPr="005B641B">
        <w:rPr>
          <w:sz w:val="14"/>
          <w:lang w:val="en-CA"/>
        </w:rPr>
        <w:t>Up to 100 %</w:t>
      </w:r>
    </w:p>
    <w:p w14:paraId="64DA3846"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14:paraId="22ADC7FF" w14:textId="77777777"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xml:space="preserve"> removal</w:t>
      </w:r>
    </w:p>
    <w:p w14:paraId="7FDE510F" w14:textId="77777777"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Tympanoplasty</w:t>
      </w:r>
      <w:proofErr w:type="spellEnd"/>
    </w:p>
    <w:p w14:paraId="0ED89AF9" w14:textId="77777777"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Ossicular</w:t>
      </w:r>
      <w:proofErr w:type="spellEnd"/>
      <w:r w:rsidRPr="005B641B">
        <w:rPr>
          <w:rStyle w:val="m5457844605781567817s1"/>
          <w:rFonts w:ascii="Calibri" w:hAnsi="Calibri"/>
          <w:color w:val="000000"/>
          <w:sz w:val="14"/>
          <w:szCs w:val="20"/>
        </w:rPr>
        <w:t xml:space="preserve"> repair</w:t>
      </w:r>
    </w:p>
    <w:p w14:paraId="26BDF2F0"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14:paraId="601DA8AB" w14:textId="77777777"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14:paraId="6CDC8CE6"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14:paraId="64163928" w14:textId="77777777" w:rsidR="00E176B0" w:rsidRPr="005B641B" w:rsidRDefault="00E176B0" w:rsidP="00E176B0">
      <w:pPr>
        <w:pStyle w:val="ListParagraph"/>
        <w:numPr>
          <w:ilvl w:val="1"/>
          <w:numId w:val="10"/>
        </w:numPr>
        <w:rPr>
          <w:sz w:val="14"/>
          <w:lang w:val="en-CA"/>
        </w:rPr>
      </w:pPr>
      <w:proofErr w:type="spellStart"/>
      <w:r w:rsidRPr="005B641B">
        <w:rPr>
          <w:sz w:val="14"/>
          <w:lang w:val="en-CA"/>
        </w:rPr>
        <w:t>Spiggle</w:t>
      </w:r>
      <w:proofErr w:type="spellEnd"/>
      <w:r w:rsidRPr="005B641B">
        <w:rPr>
          <w:sz w:val="14"/>
          <w:lang w:val="en-CA"/>
        </w:rPr>
        <w:t xml:space="preserve"> and </w:t>
      </w:r>
      <w:proofErr w:type="spellStart"/>
      <w:r w:rsidRPr="005B641B">
        <w:rPr>
          <w:sz w:val="14"/>
          <w:lang w:val="en-CA"/>
        </w:rPr>
        <w:t>Theis</w:t>
      </w:r>
      <w:proofErr w:type="spellEnd"/>
      <w:r w:rsidRPr="005B641B">
        <w:rPr>
          <w:sz w:val="14"/>
          <w:lang w:val="en-CA"/>
        </w:rPr>
        <w:t xml:space="preserve"> </w:t>
      </w:r>
      <w:proofErr w:type="spellStart"/>
      <w:r w:rsidRPr="005B641B">
        <w:rPr>
          <w:sz w:val="14"/>
          <w:lang w:val="en-CA"/>
        </w:rPr>
        <w:t>Panetti</w:t>
      </w:r>
      <w:proofErr w:type="spellEnd"/>
      <w:r w:rsidRPr="005B641B">
        <w:rPr>
          <w:sz w:val="14"/>
          <w:lang w:val="en-CA"/>
        </w:rPr>
        <w:t xml:space="preserve"> Instrument Set</w:t>
      </w:r>
    </w:p>
    <w:p w14:paraId="439B990F" w14:textId="77777777" w:rsidR="00E176B0" w:rsidRPr="005B641B" w:rsidRDefault="00E176B0" w:rsidP="00E176B0">
      <w:pPr>
        <w:pStyle w:val="ListParagraph"/>
        <w:numPr>
          <w:ilvl w:val="1"/>
          <w:numId w:val="10"/>
        </w:numPr>
        <w:rPr>
          <w:sz w:val="14"/>
          <w:lang w:val="en-CA"/>
        </w:rPr>
      </w:pPr>
      <w:proofErr w:type="spellStart"/>
      <w:r w:rsidRPr="005B641B">
        <w:rPr>
          <w:sz w:val="14"/>
          <w:lang w:val="en-CA"/>
        </w:rPr>
        <w:t>Storz</w:t>
      </w:r>
      <w:proofErr w:type="spellEnd"/>
      <w:r w:rsidRPr="005B641B">
        <w:rPr>
          <w:sz w:val="14"/>
          <w:lang w:val="en-CA"/>
        </w:rPr>
        <w:t xml:space="preserve"> Endoscopic Middle Ear Surgery Instrument Set</w:t>
      </w:r>
    </w:p>
    <w:p w14:paraId="434BB302" w14:textId="77777777" w:rsidR="00E176B0" w:rsidRPr="005B641B" w:rsidRDefault="00E176B0" w:rsidP="00E176B0">
      <w:pPr>
        <w:pStyle w:val="ListParagraph"/>
        <w:numPr>
          <w:ilvl w:val="1"/>
          <w:numId w:val="10"/>
        </w:numPr>
        <w:rPr>
          <w:sz w:val="14"/>
          <w:lang w:val="en-CA"/>
        </w:rPr>
      </w:pPr>
      <w:r w:rsidRPr="005B641B">
        <w:rPr>
          <w:sz w:val="14"/>
          <w:lang w:val="en-CA"/>
        </w:rPr>
        <w:t>Grace Medical IWGEES Set</w:t>
      </w:r>
    </w:p>
    <w:p w14:paraId="4A1F3668" w14:textId="77777777"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14:paraId="2A771617" w14:textId="77777777"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14:paraId="35972FD2" w14:textId="77777777" w:rsidR="00E176B0" w:rsidRPr="005B641B" w:rsidRDefault="00E176B0" w:rsidP="00E176B0">
      <w:pPr>
        <w:pStyle w:val="ListParagraph"/>
        <w:numPr>
          <w:ilvl w:val="1"/>
          <w:numId w:val="10"/>
        </w:numPr>
        <w:rPr>
          <w:sz w:val="14"/>
          <w:lang w:val="en-CA"/>
        </w:rPr>
      </w:pPr>
      <w:r w:rsidRPr="005B641B">
        <w:rPr>
          <w:sz w:val="14"/>
          <w:lang w:val="en-CA"/>
        </w:rPr>
        <w:t>Bleeding control</w:t>
      </w:r>
    </w:p>
    <w:p w14:paraId="04125F5D" w14:textId="77777777"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14:paraId="4FE11E9E" w14:textId="77777777"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14:paraId="0A607735"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14:paraId="31C9DDA2" w14:textId="77777777"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14:paraId="28485E3A" w14:textId="77777777"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14:paraId="7B53B0C2" w14:textId="77777777" w:rsidR="00E176B0" w:rsidRPr="005B641B" w:rsidRDefault="00E176B0" w:rsidP="00E176B0">
      <w:pPr>
        <w:pStyle w:val="ListParagraph"/>
        <w:numPr>
          <w:ilvl w:val="0"/>
          <w:numId w:val="11"/>
        </w:numPr>
        <w:rPr>
          <w:sz w:val="14"/>
          <w:lang w:val="en-CA"/>
        </w:rPr>
      </w:pPr>
      <w:r w:rsidRPr="005B641B">
        <w:rPr>
          <w:sz w:val="14"/>
          <w:lang w:val="en-CA"/>
        </w:rPr>
        <w:t xml:space="preserve">Gripping and/or moving </w:t>
      </w:r>
      <w:proofErr w:type="spellStart"/>
      <w:r w:rsidRPr="005B641B">
        <w:rPr>
          <w:sz w:val="14"/>
          <w:lang w:val="en-CA"/>
        </w:rPr>
        <w:t>cholesteatoma</w:t>
      </w:r>
      <w:proofErr w:type="spellEnd"/>
    </w:p>
    <w:p w14:paraId="54B0EC93"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14:paraId="2270A509"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14:paraId="567817BF"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antrum)</w:t>
      </w:r>
    </w:p>
    <w:p w14:paraId="5833CD2E"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14:paraId="565352E6"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14:paraId="55A01EB1"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14:paraId="7AC63DAB" w14:textId="77777777"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proofErr w:type="spellStart"/>
      <w:r w:rsidRPr="005B641B">
        <w:rPr>
          <w:sz w:val="14"/>
          <w:lang w:val="en-CA"/>
        </w:rPr>
        <w:t>uction</w:t>
      </w:r>
      <w:proofErr w:type="spellEnd"/>
      <w:r w:rsidRPr="005B641B">
        <w:rPr>
          <w:sz w:val="14"/>
          <w:lang w:val="en-CA"/>
        </w:rPr>
        <w:t xml:space="preserve"> integrated with another functionality (e.g. suction + curette or suction + forceps)</w:t>
      </w:r>
    </w:p>
    <w:p w14:paraId="2238D35E" w14:textId="77777777"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14:paraId="79117591" w14:textId="77777777"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14:paraId="2DD83343" w14:textId="77777777"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14:paraId="5A336748"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14:paraId="010E1C1D"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14:paraId="155927AE"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14:paraId="1853F8F5"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14:paraId="68829D90"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14:paraId="75E39B9A"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14:paraId="37D555E3"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14:paraId="0E4CB185" w14:textId="77777777"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lastRenderedPageBreak/>
        <w:t>It is unnecessary to reach within these recesses in EES </w:t>
      </w:r>
    </w:p>
    <w:p w14:paraId="2F42FCCE"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14:paraId="37E93B3C"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14:paraId="099242D1"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14:paraId="4B1A137B"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14:paraId="426A416E" w14:textId="77777777"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 xml:space="preserve">Gripping (e.g. </w:t>
      </w: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bone or ear drum graft)</w:t>
      </w:r>
    </w:p>
    <w:p w14:paraId="015CFA72" w14:textId="77777777"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14:paraId="6700A6F4" w14:textId="77777777"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14:paraId="1F11B9AF" w14:textId="77777777" w:rsidR="00E176B0" w:rsidRDefault="00E176B0" w:rsidP="00E176B0">
      <w:pPr>
        <w:jc w:val="both"/>
        <w:rPr>
          <w:lang w:val="en-CA"/>
        </w:rPr>
      </w:pPr>
    </w:p>
    <w:p w14:paraId="060D21C1" w14:textId="77777777"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14:paraId="40D49EE9" w14:textId="77777777" w:rsidR="00E176B0" w:rsidRPr="005B641B" w:rsidRDefault="00E176B0" w:rsidP="00E176B0">
      <w:pPr>
        <w:pStyle w:val="ListParagraph"/>
        <w:numPr>
          <w:ilvl w:val="0"/>
          <w:numId w:val="15"/>
        </w:numPr>
        <w:jc w:val="both"/>
        <w:rPr>
          <w:i/>
          <w:lang w:val="en-CA"/>
        </w:rPr>
      </w:pPr>
      <w:r w:rsidRPr="005B641B">
        <w:rPr>
          <w:i/>
          <w:lang w:val="en-CA"/>
        </w:rPr>
        <w:t>Rating technique</w:t>
      </w:r>
    </w:p>
    <w:p w14:paraId="37E13A85" w14:textId="77777777" w:rsidR="00E176B0" w:rsidRDefault="00E176B0" w:rsidP="00E176B0">
      <w:pPr>
        <w:pStyle w:val="ListParagraph"/>
        <w:numPr>
          <w:ilvl w:val="1"/>
          <w:numId w:val="15"/>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30642C">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30642C">
        <w:rPr>
          <w:lang w:val="en-CA"/>
        </w:rPr>
        <w:fldChar w:fldCharType="separate"/>
      </w:r>
      <w:r w:rsidR="008949B0" w:rsidRPr="008949B0">
        <w:rPr>
          <w:noProof/>
          <w:lang w:val="en-CA"/>
        </w:rPr>
        <w:t>[15]</w:t>
      </w:r>
      <w:r w:rsidR="0030642C">
        <w:rPr>
          <w:lang w:val="en-CA"/>
        </w:rPr>
        <w:fldChar w:fldCharType="end"/>
      </w:r>
      <w:r>
        <w:rPr>
          <w:lang w:val="en-CA"/>
        </w:rPr>
        <w:t xml:space="preserve"> </w:t>
      </w:r>
      <w:r w:rsidR="0030642C">
        <w:rPr>
          <w:lang w:val="en-CA"/>
        </w:rPr>
        <w:fldChar w:fldCharType="begin" w:fldLock="1"/>
      </w:r>
      <w:r w:rsidR="008949B0">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6]", "plainTextFormattedCitation" : "[16]", "previouslyFormattedCitation" : "[15]" }, "properties" : { "noteIndex" : 0 }, "schema" : "https://github.com/citation-style-language/schema/raw/master/csl-citation.json" }</w:instrText>
      </w:r>
      <w:r w:rsidR="0030642C">
        <w:rPr>
          <w:lang w:val="en-CA"/>
        </w:rPr>
        <w:fldChar w:fldCharType="separate"/>
      </w:r>
      <w:r w:rsidR="008949B0" w:rsidRPr="008949B0">
        <w:rPr>
          <w:noProof/>
          <w:lang w:val="en-CA"/>
        </w:rPr>
        <w:t>[16]</w:t>
      </w:r>
      <w:r w:rsidR="0030642C">
        <w:rPr>
          <w:lang w:val="en-CA"/>
        </w:rPr>
        <w:fldChar w:fldCharType="end"/>
      </w:r>
      <w:r>
        <w:rPr>
          <w:lang w:val="en-CA"/>
        </w:rPr>
        <w:t xml:space="preserve"> – 10 describes what VAS and an LS are </w:t>
      </w:r>
    </w:p>
    <w:p w14:paraId="568ECD0B" w14:textId="77777777" w:rsidR="00E176B0" w:rsidRDefault="00085D10" w:rsidP="00E176B0">
      <w:pPr>
        <w:pStyle w:val="Normal1"/>
        <w:numPr>
          <w:ilvl w:val="1"/>
          <w:numId w:val="15"/>
        </w:numPr>
        <w:contextualSpacing/>
      </w:pPr>
      <w:hyperlink r:id="rId10" w:history="1">
        <w:r w:rsidR="00E176B0" w:rsidRPr="00231DA4">
          <w:rPr>
            <w:rStyle w:val="Hyperlink"/>
          </w:rPr>
          <w:t>http://www.statistik.tuwien.ac.at/forschung/SM/SM-2009-4complete.pdf</w:t>
        </w:r>
      </w:hyperlink>
    </w:p>
    <w:p w14:paraId="3F5CF8D6" w14:textId="77777777" w:rsidR="00E176B0" w:rsidRDefault="00E176B0" w:rsidP="00E176B0">
      <w:pPr>
        <w:pStyle w:val="Normal1"/>
        <w:numPr>
          <w:ilvl w:val="2"/>
          <w:numId w:val="15"/>
        </w:numPr>
        <w:contextualSpacing/>
      </w:pPr>
      <w:r>
        <w:t xml:space="preserve">States that the advantages of using the continuous rating scale over the </w:t>
      </w:r>
      <w:proofErr w:type="spellStart"/>
      <w:r>
        <w:t>likert</w:t>
      </w:r>
      <w:proofErr w:type="spellEnd"/>
      <w:r>
        <w:t xml:space="preserve"> are: </w:t>
      </w:r>
    </w:p>
    <w:p w14:paraId="6CC2FB69" w14:textId="77777777" w:rsidR="00E176B0" w:rsidRDefault="00E176B0" w:rsidP="00E176B0">
      <w:pPr>
        <w:pStyle w:val="Normal1"/>
        <w:numPr>
          <w:ilvl w:val="3"/>
          <w:numId w:val="15"/>
        </w:numPr>
        <w:contextualSpacing/>
      </w:pPr>
      <w:r>
        <w:t xml:space="preserve">Hard to discriminate between the categories </w:t>
      </w:r>
    </w:p>
    <w:p w14:paraId="0F33EAE7" w14:textId="77777777" w:rsidR="00E176B0" w:rsidRPr="00400B77" w:rsidRDefault="00E176B0" w:rsidP="00E176B0">
      <w:pPr>
        <w:pStyle w:val="Normal1"/>
        <w:numPr>
          <w:ilvl w:val="3"/>
          <w:numId w:val="15"/>
        </w:numPr>
        <w:contextualSpacing/>
      </w:pPr>
      <w:proofErr w:type="spellStart"/>
      <w:r>
        <w:t>Cts</w:t>
      </w:r>
      <w:proofErr w:type="spellEnd"/>
      <w:r>
        <w:t xml:space="preserve"> scale – the respondent is only given anchor points and so it is up to the respondent to pick any value in between</w:t>
      </w:r>
      <w:r w:rsidRPr="00E24AA2">
        <w:rPr>
          <w:highlight w:val="yellow"/>
        </w:rPr>
        <w:t>......(continue)</w:t>
      </w:r>
    </w:p>
    <w:p w14:paraId="55C747DB" w14:textId="77777777" w:rsidR="00E176B0" w:rsidRDefault="00E176B0" w:rsidP="00E176B0">
      <w:pPr>
        <w:pStyle w:val="ListParagraph"/>
        <w:numPr>
          <w:ilvl w:val="0"/>
          <w:numId w:val="15"/>
        </w:numPr>
        <w:jc w:val="both"/>
        <w:rPr>
          <w:lang w:val="en-CA"/>
        </w:rPr>
      </w:pPr>
      <w:r>
        <w:rPr>
          <w:lang w:val="en-CA"/>
        </w:rPr>
        <w:t xml:space="preserve">The wording of the scale was taken from: </w:t>
      </w:r>
    </w:p>
    <w:p w14:paraId="591C6F47" w14:textId="77777777" w:rsidR="00E176B0" w:rsidRPr="00400B77" w:rsidRDefault="00085D10" w:rsidP="00E176B0">
      <w:pPr>
        <w:pStyle w:val="ListParagraph"/>
        <w:numPr>
          <w:ilvl w:val="1"/>
          <w:numId w:val="15"/>
        </w:numPr>
        <w:jc w:val="both"/>
        <w:rPr>
          <w:lang w:val="en-CA"/>
        </w:rPr>
      </w:pPr>
      <w:hyperlink r:id="rId11">
        <w:r w:rsidR="00E176B0" w:rsidRPr="00400B77">
          <w:rPr>
            <w:color w:val="1155CC"/>
            <w:u w:val="single"/>
          </w:rPr>
          <w:t>http://psr.iq.harvard.edu/files/psr/files/PSRQuestionnaireTipSheet_0.pdf</w:t>
        </w:r>
      </w:hyperlink>
      <w:r w:rsidR="00E176B0">
        <w:t>,</w:t>
      </w:r>
    </w:p>
    <w:p w14:paraId="32E5E503" w14:textId="77777777" w:rsidR="00E176B0" w:rsidRPr="00400B77" w:rsidRDefault="00085D10" w:rsidP="00E176B0">
      <w:pPr>
        <w:pStyle w:val="ListParagraph"/>
        <w:numPr>
          <w:ilvl w:val="1"/>
          <w:numId w:val="15"/>
        </w:numPr>
        <w:jc w:val="both"/>
        <w:rPr>
          <w:lang w:val="en-CA"/>
        </w:rPr>
      </w:pPr>
      <w:hyperlink r:id="rId12">
        <w:r w:rsidR="00E176B0" w:rsidRPr="00400B77">
          <w:rPr>
            <w:color w:val="1155CC"/>
            <w:u w:val="single"/>
          </w:rPr>
          <w:t>http://www.uwex.edu/ces/4h/evaluation/documents/Wordingforratingscales.pdf</w:t>
        </w:r>
      </w:hyperlink>
      <w:r w:rsidR="00E176B0">
        <w:t xml:space="preserve"> </w:t>
      </w:r>
    </w:p>
    <w:p w14:paraId="388F8559" w14:textId="77777777" w:rsidR="00E176B0" w:rsidRDefault="00E176B0" w:rsidP="00E176B0">
      <w:pPr>
        <w:jc w:val="both"/>
        <w:rPr>
          <w:lang w:val="en-CA"/>
        </w:rPr>
      </w:pPr>
      <w:r>
        <w:rPr>
          <w:lang w:val="en-CA"/>
        </w:rPr>
        <w:t xml:space="preserve">visual analog scale (used in questionnaire) vs. </w:t>
      </w:r>
      <w:proofErr w:type="spellStart"/>
      <w:r>
        <w:rPr>
          <w:lang w:val="en-CA"/>
        </w:rPr>
        <w:t>likert</w:t>
      </w:r>
      <w:proofErr w:type="spellEnd"/>
      <w:r>
        <w:rPr>
          <w:lang w:val="en-CA"/>
        </w:rPr>
        <w:t xml:space="preserve"> scale: </w:t>
      </w:r>
      <w:r w:rsidR="0030642C">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30642C">
        <w:rPr>
          <w:lang w:val="en-CA"/>
        </w:rPr>
        <w:fldChar w:fldCharType="separate"/>
      </w:r>
      <w:r w:rsidR="008949B0" w:rsidRPr="008949B0">
        <w:rPr>
          <w:noProof/>
          <w:lang w:val="en-CA"/>
        </w:rPr>
        <w:t>[15]</w:t>
      </w:r>
      <w:r w:rsidR="0030642C">
        <w:rPr>
          <w:lang w:val="en-CA"/>
        </w:rPr>
        <w:fldChar w:fldCharType="end"/>
      </w:r>
    </w:p>
    <w:p w14:paraId="74FB7854" w14:textId="77777777"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14:paraId="6E4415EA" w14:textId="77777777"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14:paraId="4509A553" w14:textId="77777777"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14:paraId="1E18299C" w14:textId="77777777"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14:paraId="200111F3" w14:textId="77777777" w:rsidR="00E176B0" w:rsidRDefault="00E176B0" w:rsidP="00E176B0">
      <w:pPr>
        <w:pStyle w:val="ListParagraph"/>
        <w:numPr>
          <w:ilvl w:val="0"/>
          <w:numId w:val="17"/>
        </w:numPr>
        <w:jc w:val="both"/>
        <w:rPr>
          <w:lang w:val="en-CA"/>
        </w:rPr>
      </w:pPr>
      <w:r>
        <w:rPr>
          <w:lang w:val="en-CA"/>
        </w:rPr>
        <w:t xml:space="preserve">Tested for test-retest stability using the </w:t>
      </w:r>
      <w:proofErr w:type="spellStart"/>
      <w:r>
        <w:rPr>
          <w:lang w:val="en-CA"/>
        </w:rPr>
        <w:t>intraclass</w:t>
      </w:r>
      <w:proofErr w:type="spellEnd"/>
      <w:r>
        <w:rPr>
          <w:lang w:val="en-CA"/>
        </w:rPr>
        <w:t xml:space="preserve"> correlation coefficient and internal consistency using </w:t>
      </w:r>
      <w:proofErr w:type="spellStart"/>
      <w:r>
        <w:rPr>
          <w:lang w:val="en-CA"/>
        </w:rPr>
        <w:t>cronbach’s</w:t>
      </w:r>
      <w:proofErr w:type="spellEnd"/>
      <w:r>
        <w:rPr>
          <w:lang w:val="en-CA"/>
        </w:rPr>
        <w:t xml:space="preserve"> alpha. All but one question in the questionnaire had statistically significant correlation </w:t>
      </w:r>
    </w:p>
    <w:p w14:paraId="641A6DAB" w14:textId="77777777"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w:t>
      </w:r>
      <w:proofErr w:type="spellStart"/>
      <w:r>
        <w:rPr>
          <w:lang w:val="en-CA"/>
        </w:rPr>
        <w:t>likert</w:t>
      </w:r>
      <w:proofErr w:type="spellEnd"/>
      <w:r>
        <w:rPr>
          <w:lang w:val="en-CA"/>
        </w:rPr>
        <w:t xml:space="preserve"> scale but the LS uses ordinal scale restricting the respondent to predetermined categories </w:t>
      </w:r>
    </w:p>
    <w:p w14:paraId="64EE2384" w14:textId="77777777"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14:paraId="1ED57C76" w14:textId="77777777" w:rsidR="00E176B0" w:rsidRDefault="00E176B0" w:rsidP="00E176B0">
      <w:pPr>
        <w:pStyle w:val="ListParagraph"/>
        <w:numPr>
          <w:ilvl w:val="1"/>
          <w:numId w:val="17"/>
        </w:numPr>
        <w:jc w:val="both"/>
        <w:rPr>
          <w:lang w:val="en-CA"/>
        </w:rPr>
      </w:pPr>
      <w:r>
        <w:rPr>
          <w:lang w:val="en-CA"/>
        </w:rPr>
        <w:t>Can use parametric statistical analysis with a smaller sample size</w:t>
      </w:r>
    </w:p>
    <w:p w14:paraId="7F1477DB" w14:textId="77777777" w:rsidR="00A2246A" w:rsidRDefault="00A2246A" w:rsidP="00E176B0">
      <w:pPr>
        <w:widowControl w:val="0"/>
        <w:autoSpaceDE w:val="0"/>
        <w:autoSpaceDN w:val="0"/>
        <w:adjustRightInd w:val="0"/>
        <w:spacing w:after="240"/>
        <w:ind w:firstLine="0"/>
        <w:jc w:val="both"/>
        <w:rPr>
          <w:rFonts w:cs="Arial"/>
        </w:rPr>
      </w:pPr>
    </w:p>
    <w:p w14:paraId="4F470737" w14:textId="77777777" w:rsidR="005B641B" w:rsidRPr="00661894" w:rsidRDefault="005B641B" w:rsidP="005B641B">
      <w:pPr>
        <w:widowControl w:val="0"/>
        <w:autoSpaceDE w:val="0"/>
        <w:autoSpaceDN w:val="0"/>
        <w:adjustRightInd w:val="0"/>
        <w:spacing w:after="240"/>
        <w:jc w:val="both"/>
        <w:rPr>
          <w:rFonts w:cs="Times"/>
          <w:i/>
        </w:rPr>
      </w:pPr>
      <w:r w:rsidRPr="00FD3A3E">
        <w:rPr>
          <w:rFonts w:cs="Arial"/>
        </w:rPr>
        <w:t xml:space="preserve">The survey will then be sent, via email, to many </w:t>
      </w:r>
      <w:proofErr w:type="spellStart"/>
      <w:r w:rsidRPr="00FD3A3E">
        <w:rPr>
          <w:rFonts w:cs="Arial"/>
        </w:rPr>
        <w:t>otologists</w:t>
      </w:r>
      <w:proofErr w:type="spellEnd"/>
      <w:r w:rsidRPr="00FD3A3E">
        <w:rPr>
          <w:rFonts w:cs="Arial"/>
        </w:rPr>
        <w:t xml:space="preserve">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14:paraId="72ECB027" w14:textId="77777777" w:rsidR="005B641B" w:rsidRPr="00765F73" w:rsidRDefault="005B641B" w:rsidP="005B641B">
      <w:pPr>
        <w:widowControl w:val="0"/>
        <w:autoSpaceDE w:val="0"/>
        <w:autoSpaceDN w:val="0"/>
        <w:adjustRightInd w:val="0"/>
        <w:spacing w:after="240"/>
        <w:jc w:val="both"/>
        <w:rPr>
          <w:rFonts w:cs="Times"/>
        </w:rPr>
      </w:pPr>
      <w:r w:rsidRPr="00FD3A3E">
        <w:rPr>
          <w:rFonts w:cs="Arial"/>
        </w:rPr>
        <w:lastRenderedPageBreak/>
        <w:t xml:space="preserve">The confidential survey will be provided electronically using </w:t>
      </w:r>
      <w:proofErr w:type="spellStart"/>
      <w:r w:rsidR="00491849">
        <w:rPr>
          <w:rFonts w:cs="Arial"/>
        </w:rPr>
        <w:t>RedCap</w:t>
      </w:r>
      <w:proofErr w:type="spellEnd"/>
      <w:r w:rsidR="00491849">
        <w:rPr>
          <w:rFonts w:cs="Arial"/>
        </w:rPr>
        <w:t xml:space="preserve"> </w:t>
      </w:r>
      <w:proofErr w:type="spellStart"/>
      <w:r w:rsidR="00491849">
        <w:rPr>
          <w:rFonts w:cs="Arial"/>
        </w:rPr>
        <w:t>SickKids</w:t>
      </w:r>
      <w:proofErr w:type="spellEnd"/>
      <w:r w:rsidR="00491849">
        <w:rPr>
          <w:rFonts w:cs="Arial"/>
        </w:rPr>
        <w:t xml:space="preserve"> software.</w:t>
      </w:r>
    </w:p>
    <w:p w14:paraId="7D2ECCF0"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07790E4C"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14:paraId="4A263DDE" w14:textId="77777777" w:rsidR="005B641B" w:rsidRDefault="005B641B" w:rsidP="005B641B">
      <w:pPr>
        <w:widowControl w:val="0"/>
        <w:autoSpaceDE w:val="0"/>
        <w:autoSpaceDN w:val="0"/>
        <w:adjustRightInd w:val="0"/>
        <w:spacing w:after="240"/>
        <w:jc w:val="both"/>
        <w:rPr>
          <w:rFonts w:cs="Arial"/>
        </w:rPr>
      </w:pPr>
      <w:r>
        <w:rPr>
          <w:rFonts w:cs="Arial"/>
        </w:rPr>
        <w:t xml:space="preserve">This methodology will collect insight from a variety of surgeons,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23340F69" w14:textId="77777777" w:rsidR="002731D2" w:rsidRDefault="002731D2" w:rsidP="005B641B">
      <w:pPr>
        <w:widowControl w:val="0"/>
        <w:autoSpaceDE w:val="0"/>
        <w:autoSpaceDN w:val="0"/>
        <w:adjustRightInd w:val="0"/>
        <w:spacing w:after="240"/>
        <w:jc w:val="both"/>
        <w:rPr>
          <w:rFonts w:cs="Arial"/>
        </w:rPr>
      </w:pPr>
    </w:p>
    <w:p w14:paraId="1F3FF08F" w14:textId="5816CE60" w:rsidR="002731D2" w:rsidRDefault="002731D2" w:rsidP="005B641B">
      <w:pPr>
        <w:widowControl w:val="0"/>
        <w:autoSpaceDE w:val="0"/>
        <w:autoSpaceDN w:val="0"/>
        <w:adjustRightInd w:val="0"/>
        <w:spacing w:after="240"/>
        <w:jc w:val="both"/>
        <w:rPr>
          <w:rFonts w:cs="Arial"/>
        </w:rPr>
      </w:pPr>
      <w:r>
        <w:rPr>
          <w:rFonts w:cs="Arial"/>
        </w:rPr>
        <w:t xml:space="preserve">Statistical Analysis of survey results: </w:t>
      </w:r>
    </w:p>
    <w:p w14:paraId="72FC6760" w14:textId="3CDC14B5" w:rsidR="002731D2" w:rsidRDefault="002731D2" w:rsidP="005B641B">
      <w:pPr>
        <w:widowControl w:val="0"/>
        <w:autoSpaceDE w:val="0"/>
        <w:autoSpaceDN w:val="0"/>
        <w:adjustRightInd w:val="0"/>
        <w:spacing w:after="240"/>
        <w:jc w:val="both"/>
        <w:rPr>
          <w:rFonts w:cs="Arial"/>
        </w:rPr>
      </w:pPr>
      <w:r>
        <w:rPr>
          <w:rFonts w:cs="Arial"/>
        </w:rPr>
        <w:t>Factor = groups varying by experience e.g. group 1 = &lt;5 years, group 2 = &gt;5 years, group 3 = &gt;15 years</w:t>
      </w:r>
    </w:p>
    <w:p w14:paraId="02320673" w14:textId="16C785A3" w:rsidR="002731D2" w:rsidRDefault="002731D2" w:rsidP="005B641B">
      <w:pPr>
        <w:widowControl w:val="0"/>
        <w:autoSpaceDE w:val="0"/>
        <w:autoSpaceDN w:val="0"/>
        <w:adjustRightInd w:val="0"/>
        <w:spacing w:after="240"/>
        <w:jc w:val="both"/>
        <w:rPr>
          <w:rFonts w:cs="Arial"/>
        </w:rPr>
      </w:pPr>
      <w:r>
        <w:rPr>
          <w:rFonts w:cs="Arial"/>
        </w:rPr>
        <w:t xml:space="preserve">Result = nonparametric, ordinal categorical data </w:t>
      </w:r>
    </w:p>
    <w:p w14:paraId="75DF68E1" w14:textId="255C7E56" w:rsidR="002731D2" w:rsidRDefault="002731D2" w:rsidP="005B641B">
      <w:pPr>
        <w:widowControl w:val="0"/>
        <w:autoSpaceDE w:val="0"/>
        <w:autoSpaceDN w:val="0"/>
        <w:adjustRightInd w:val="0"/>
        <w:spacing w:after="240"/>
        <w:jc w:val="both"/>
        <w:rPr>
          <w:rFonts w:cs="Arial"/>
        </w:rPr>
      </w:pPr>
      <w:r>
        <w:rPr>
          <w:rFonts w:cs="Arial"/>
        </w:rPr>
        <w:t xml:space="preserve">Use </w:t>
      </w:r>
      <w:proofErr w:type="spellStart"/>
      <w:r>
        <w:rPr>
          <w:rFonts w:cs="Arial"/>
        </w:rPr>
        <w:t>Kruskall</w:t>
      </w:r>
      <w:proofErr w:type="spellEnd"/>
      <w:r>
        <w:rPr>
          <w:rFonts w:cs="Arial"/>
        </w:rPr>
        <w:t>-Wallis test (which is a nonparametric way of doing ANOVA – not as much power as ANOVA but data does not satisfy normality assumptions of ANOVA therefore do this test instead)</w:t>
      </w:r>
    </w:p>
    <w:p w14:paraId="06166CE7" w14:textId="77777777" w:rsidR="002731D2" w:rsidRDefault="002731D2" w:rsidP="005B641B">
      <w:pPr>
        <w:widowControl w:val="0"/>
        <w:autoSpaceDE w:val="0"/>
        <w:autoSpaceDN w:val="0"/>
        <w:adjustRightInd w:val="0"/>
        <w:spacing w:after="240"/>
        <w:jc w:val="both"/>
        <w:rPr>
          <w:rFonts w:cs="Arial"/>
        </w:rPr>
      </w:pPr>
    </w:p>
    <w:p w14:paraId="6867675B" w14:textId="52ED0810" w:rsidR="002731D2" w:rsidRDefault="002731D2" w:rsidP="005B641B">
      <w:pPr>
        <w:widowControl w:val="0"/>
        <w:autoSpaceDE w:val="0"/>
        <w:autoSpaceDN w:val="0"/>
        <w:adjustRightInd w:val="0"/>
        <w:spacing w:after="240"/>
        <w:jc w:val="both"/>
        <w:rPr>
          <w:rFonts w:cs="Arial"/>
        </w:rPr>
      </w:pPr>
      <w:r>
        <w:rPr>
          <w:rFonts w:cs="Arial"/>
        </w:rPr>
        <w:t xml:space="preserve">Organize data as follows: </w:t>
      </w:r>
    </w:p>
    <w:p w14:paraId="639F31D3" w14:textId="77777777" w:rsidR="002731D2" w:rsidRDefault="002731D2" w:rsidP="005B641B">
      <w:pPr>
        <w:widowControl w:val="0"/>
        <w:autoSpaceDE w:val="0"/>
        <w:autoSpaceDN w:val="0"/>
        <w:adjustRightInd w:val="0"/>
        <w:spacing w:after="240"/>
        <w:jc w:val="both"/>
        <w:rPr>
          <w:rFonts w:cs="Arial"/>
        </w:rPr>
      </w:pPr>
      <w:r>
        <w:rPr>
          <w:rFonts w:cs="Arial"/>
        </w:rPr>
        <w:t>Experience</w:t>
      </w:r>
      <w:r>
        <w:rPr>
          <w:rFonts w:cs="Arial"/>
        </w:rPr>
        <w:tab/>
        <w:t>question_1 question_2</w:t>
      </w:r>
      <w:r>
        <w:rPr>
          <w:rFonts w:cs="Arial"/>
        </w:rPr>
        <w:tab/>
        <w:t>question_3</w:t>
      </w:r>
    </w:p>
    <w:p w14:paraId="6224A9BA" w14:textId="373D49D2" w:rsidR="002731D2" w:rsidRDefault="002731D2" w:rsidP="005B641B">
      <w:pPr>
        <w:widowControl w:val="0"/>
        <w:autoSpaceDE w:val="0"/>
        <w:autoSpaceDN w:val="0"/>
        <w:adjustRightInd w:val="0"/>
        <w:spacing w:after="240"/>
        <w:jc w:val="both"/>
        <w:rPr>
          <w:rFonts w:cs="Arial"/>
        </w:rPr>
      </w:pPr>
      <w:r>
        <w:rPr>
          <w:rFonts w:cs="Arial"/>
        </w:rPr>
        <w:t>1</w:t>
      </w:r>
      <w:r>
        <w:rPr>
          <w:rFonts w:cs="Arial"/>
        </w:rPr>
        <w:tab/>
      </w:r>
      <w:r>
        <w:rPr>
          <w:rFonts w:cs="Arial"/>
        </w:rPr>
        <w:tab/>
        <w:t>50</w:t>
      </w:r>
      <w:r>
        <w:rPr>
          <w:rFonts w:cs="Arial"/>
        </w:rPr>
        <w:tab/>
      </w:r>
      <w:r>
        <w:rPr>
          <w:rFonts w:cs="Arial"/>
        </w:rPr>
        <w:tab/>
        <w:t>69</w:t>
      </w:r>
      <w:r>
        <w:rPr>
          <w:rFonts w:cs="Arial"/>
        </w:rPr>
        <w:tab/>
        <w:t>30</w:t>
      </w:r>
      <w:r>
        <w:rPr>
          <w:rFonts w:cs="Arial"/>
        </w:rPr>
        <w:tab/>
      </w:r>
    </w:p>
    <w:p w14:paraId="3AF6F34D" w14:textId="4545CAEA" w:rsidR="002731D2" w:rsidRDefault="002731D2" w:rsidP="005B641B">
      <w:pPr>
        <w:widowControl w:val="0"/>
        <w:autoSpaceDE w:val="0"/>
        <w:autoSpaceDN w:val="0"/>
        <w:adjustRightInd w:val="0"/>
        <w:spacing w:after="240"/>
        <w:jc w:val="both"/>
        <w:rPr>
          <w:rFonts w:cs="Arial"/>
        </w:rPr>
      </w:pPr>
      <w:r>
        <w:rPr>
          <w:rFonts w:cs="Arial"/>
        </w:rPr>
        <w:t>3</w:t>
      </w:r>
      <w:r>
        <w:rPr>
          <w:rFonts w:cs="Arial"/>
        </w:rPr>
        <w:tab/>
      </w:r>
      <w:r>
        <w:rPr>
          <w:rFonts w:cs="Arial"/>
        </w:rPr>
        <w:tab/>
        <w:t>60</w:t>
      </w:r>
      <w:r>
        <w:rPr>
          <w:rFonts w:cs="Arial"/>
        </w:rPr>
        <w:tab/>
      </w:r>
      <w:r>
        <w:rPr>
          <w:rFonts w:cs="Arial"/>
        </w:rPr>
        <w:tab/>
        <w:t>78</w:t>
      </w:r>
      <w:r>
        <w:rPr>
          <w:rFonts w:cs="Arial"/>
        </w:rPr>
        <w:tab/>
        <w:t>90</w:t>
      </w:r>
      <w:r>
        <w:rPr>
          <w:rFonts w:cs="Arial"/>
        </w:rPr>
        <w:tab/>
      </w:r>
    </w:p>
    <w:p w14:paraId="797C1C75" w14:textId="1C1E167F" w:rsidR="002731D2" w:rsidRDefault="002731D2" w:rsidP="005B641B">
      <w:pPr>
        <w:widowControl w:val="0"/>
        <w:autoSpaceDE w:val="0"/>
        <w:autoSpaceDN w:val="0"/>
        <w:adjustRightInd w:val="0"/>
        <w:spacing w:after="240"/>
        <w:jc w:val="both"/>
        <w:rPr>
          <w:rFonts w:cs="Arial"/>
        </w:rPr>
      </w:pPr>
      <w:r>
        <w:rPr>
          <w:rFonts w:cs="Arial"/>
        </w:rPr>
        <w:t>2… etc.</w:t>
      </w:r>
    </w:p>
    <w:p w14:paraId="661443E9" w14:textId="77777777" w:rsidR="002731D2" w:rsidRDefault="002731D2" w:rsidP="005B641B">
      <w:pPr>
        <w:widowControl w:val="0"/>
        <w:autoSpaceDE w:val="0"/>
        <w:autoSpaceDN w:val="0"/>
        <w:adjustRightInd w:val="0"/>
        <w:spacing w:after="240"/>
        <w:jc w:val="both"/>
        <w:rPr>
          <w:rFonts w:cs="Arial"/>
        </w:rPr>
      </w:pPr>
      <w:r>
        <w:rPr>
          <w:rFonts w:cs="Arial"/>
        </w:rPr>
        <w:t>1</w:t>
      </w:r>
    </w:p>
    <w:p w14:paraId="239763DB" w14:textId="77777777" w:rsidR="002731D2" w:rsidRDefault="002731D2" w:rsidP="005B641B">
      <w:pPr>
        <w:widowControl w:val="0"/>
        <w:autoSpaceDE w:val="0"/>
        <w:autoSpaceDN w:val="0"/>
        <w:adjustRightInd w:val="0"/>
        <w:spacing w:after="240"/>
        <w:jc w:val="both"/>
        <w:rPr>
          <w:rFonts w:cs="Arial"/>
        </w:rPr>
      </w:pPr>
      <w:r>
        <w:rPr>
          <w:rFonts w:cs="Arial"/>
        </w:rPr>
        <w:lastRenderedPageBreak/>
        <w:t>1</w:t>
      </w:r>
    </w:p>
    <w:p w14:paraId="522915D5" w14:textId="77777777" w:rsidR="002731D2" w:rsidRDefault="002731D2" w:rsidP="005B641B">
      <w:pPr>
        <w:widowControl w:val="0"/>
        <w:autoSpaceDE w:val="0"/>
        <w:autoSpaceDN w:val="0"/>
        <w:adjustRightInd w:val="0"/>
        <w:spacing w:after="240"/>
        <w:jc w:val="both"/>
        <w:rPr>
          <w:rFonts w:cs="Arial"/>
        </w:rPr>
      </w:pPr>
      <w:r>
        <w:rPr>
          <w:rFonts w:cs="Arial"/>
        </w:rPr>
        <w:t>1</w:t>
      </w:r>
    </w:p>
    <w:p w14:paraId="2427FAB0" w14:textId="77777777" w:rsidR="002731D2" w:rsidRDefault="002731D2" w:rsidP="005B641B">
      <w:pPr>
        <w:widowControl w:val="0"/>
        <w:autoSpaceDE w:val="0"/>
        <w:autoSpaceDN w:val="0"/>
        <w:adjustRightInd w:val="0"/>
        <w:spacing w:after="240"/>
        <w:jc w:val="both"/>
        <w:rPr>
          <w:rFonts w:cs="Arial"/>
        </w:rPr>
      </w:pPr>
      <w:r>
        <w:rPr>
          <w:rFonts w:cs="Arial"/>
        </w:rPr>
        <w:t>3</w:t>
      </w:r>
    </w:p>
    <w:p w14:paraId="6213350D" w14:textId="2CC907CF" w:rsidR="002731D2" w:rsidRDefault="002731D2" w:rsidP="005B641B">
      <w:pPr>
        <w:widowControl w:val="0"/>
        <w:autoSpaceDE w:val="0"/>
        <w:autoSpaceDN w:val="0"/>
        <w:adjustRightInd w:val="0"/>
        <w:spacing w:after="240"/>
        <w:jc w:val="both"/>
        <w:rPr>
          <w:rFonts w:cs="Arial"/>
        </w:rPr>
      </w:pPr>
      <w:r>
        <w:rPr>
          <w:rFonts w:cs="Arial"/>
        </w:rPr>
        <w:t xml:space="preserve"> </w:t>
      </w:r>
    </w:p>
    <w:p w14:paraId="4951C0CF" w14:textId="409EC36D" w:rsidR="002731D2" w:rsidRDefault="002731D2" w:rsidP="005B641B">
      <w:pPr>
        <w:widowControl w:val="0"/>
        <w:autoSpaceDE w:val="0"/>
        <w:autoSpaceDN w:val="0"/>
        <w:adjustRightInd w:val="0"/>
        <w:spacing w:after="240"/>
        <w:jc w:val="both"/>
        <w:rPr>
          <w:rFonts w:cs="Arial"/>
        </w:rPr>
      </w:pPr>
      <w:r>
        <w:rPr>
          <w:rFonts w:cs="Arial"/>
        </w:rPr>
        <w:t xml:space="preserve">do the </w:t>
      </w:r>
      <w:proofErr w:type="spellStart"/>
      <w:r>
        <w:rPr>
          <w:rFonts w:cs="Arial"/>
        </w:rPr>
        <w:t>kruskall</w:t>
      </w:r>
      <w:proofErr w:type="spellEnd"/>
      <w:r>
        <w:rPr>
          <w:rFonts w:cs="Arial"/>
        </w:rPr>
        <w:t xml:space="preserve"> </w:t>
      </w:r>
      <w:proofErr w:type="spellStart"/>
      <w:r>
        <w:rPr>
          <w:rFonts w:cs="Arial"/>
        </w:rPr>
        <w:t>wallis</w:t>
      </w:r>
      <w:proofErr w:type="spellEnd"/>
      <w:r>
        <w:rPr>
          <w:rFonts w:cs="Arial"/>
        </w:rPr>
        <w:t xml:space="preserve"> test to see if there is a difference between the groups with experience</w:t>
      </w:r>
    </w:p>
    <w:p w14:paraId="614574CD" w14:textId="79E79B8C" w:rsidR="002731D2" w:rsidRDefault="002731D2" w:rsidP="005B641B">
      <w:pPr>
        <w:widowControl w:val="0"/>
        <w:autoSpaceDE w:val="0"/>
        <w:autoSpaceDN w:val="0"/>
        <w:adjustRightInd w:val="0"/>
        <w:spacing w:after="240"/>
        <w:jc w:val="both"/>
        <w:rPr>
          <w:rFonts w:cs="Arial"/>
        </w:rPr>
      </w:pPr>
      <w:r>
        <w:rPr>
          <w:rFonts w:cs="Arial"/>
        </w:rPr>
        <w:t xml:space="preserve">if there is a difference between groups, can do a </w:t>
      </w:r>
      <w:proofErr w:type="spellStart"/>
      <w:r>
        <w:rPr>
          <w:rFonts w:cs="Arial"/>
        </w:rPr>
        <w:t>whitney</w:t>
      </w:r>
      <w:proofErr w:type="spellEnd"/>
      <w:r>
        <w:rPr>
          <w:rFonts w:cs="Arial"/>
        </w:rPr>
        <w:t xml:space="preserve"> </w:t>
      </w:r>
      <w:proofErr w:type="spellStart"/>
      <w:r>
        <w:rPr>
          <w:rFonts w:cs="Arial"/>
        </w:rPr>
        <w:t>mann</w:t>
      </w:r>
      <w:proofErr w:type="spellEnd"/>
      <w:r>
        <w:rPr>
          <w:rFonts w:cs="Arial"/>
        </w:rPr>
        <w:t xml:space="preserve"> test if there is a statistical difference between groups</w:t>
      </w:r>
      <w:r w:rsidR="00E0333C">
        <w:rPr>
          <w:rFonts w:cs="Arial"/>
        </w:rPr>
        <w:t xml:space="preserve"> </w:t>
      </w:r>
    </w:p>
    <w:p w14:paraId="28055FF2" w14:textId="77777777" w:rsidR="002731D2" w:rsidRDefault="002731D2" w:rsidP="005B641B">
      <w:pPr>
        <w:widowControl w:val="0"/>
        <w:autoSpaceDE w:val="0"/>
        <w:autoSpaceDN w:val="0"/>
        <w:adjustRightInd w:val="0"/>
        <w:spacing w:after="240"/>
        <w:jc w:val="both"/>
        <w:rPr>
          <w:rFonts w:cs="Arial"/>
        </w:rPr>
      </w:pPr>
      <w:bookmarkStart w:id="1" w:name="_GoBack"/>
      <w:bookmarkEnd w:id="1"/>
    </w:p>
    <w:p w14:paraId="713E9390" w14:textId="1591A531" w:rsidR="002731D2" w:rsidRDefault="002731D2" w:rsidP="005B641B">
      <w:pPr>
        <w:widowControl w:val="0"/>
        <w:autoSpaceDE w:val="0"/>
        <w:autoSpaceDN w:val="0"/>
        <w:adjustRightInd w:val="0"/>
        <w:spacing w:after="240"/>
        <w:jc w:val="both"/>
        <w:rPr>
          <w:rFonts w:cs="Arial"/>
        </w:rPr>
      </w:pPr>
      <w:r>
        <w:rPr>
          <w:rFonts w:cs="Arial"/>
        </w:rPr>
        <w:t xml:space="preserve">use a frequency table to see what the consensus </w:t>
      </w:r>
      <w:r w:rsidR="00D76BF8">
        <w:rPr>
          <w:rFonts w:cs="Arial"/>
        </w:rPr>
        <w:t>is</w:t>
      </w:r>
    </w:p>
    <w:p w14:paraId="4BD716C7" w14:textId="03D0BCCC" w:rsidR="00D76BF8" w:rsidRDefault="00D76BF8" w:rsidP="005B641B">
      <w:pPr>
        <w:widowControl w:val="0"/>
        <w:autoSpaceDE w:val="0"/>
        <w:autoSpaceDN w:val="0"/>
        <w:adjustRightInd w:val="0"/>
        <w:spacing w:after="240"/>
        <w:jc w:val="both"/>
        <w:rPr>
          <w:rFonts w:cs="Arial"/>
        </w:rPr>
      </w:pPr>
      <w:r>
        <w:rPr>
          <w:rFonts w:cs="Arial"/>
        </w:rPr>
        <w:t>stacked bar chart</w:t>
      </w:r>
      <w:r w:rsidR="00E0333C">
        <w:rPr>
          <w:rFonts w:cs="Arial"/>
        </w:rPr>
        <w:t xml:space="preserve"> to present all the data</w:t>
      </w:r>
    </w:p>
    <w:p w14:paraId="533C7F50" w14:textId="77777777" w:rsidR="002731D2" w:rsidRPr="00460061" w:rsidRDefault="002731D2" w:rsidP="005B641B">
      <w:pPr>
        <w:widowControl w:val="0"/>
        <w:autoSpaceDE w:val="0"/>
        <w:autoSpaceDN w:val="0"/>
        <w:adjustRightInd w:val="0"/>
        <w:spacing w:after="240"/>
        <w:jc w:val="both"/>
        <w:rPr>
          <w:rFonts w:cs="Times"/>
        </w:rPr>
      </w:pPr>
    </w:p>
    <w:p w14:paraId="382059B2" w14:textId="77777777" w:rsidR="005B641B" w:rsidRPr="00FD3A3E" w:rsidRDefault="005B641B" w:rsidP="005B641B">
      <w:pPr>
        <w:jc w:val="both"/>
        <w:rPr>
          <w:lang w:val="en-CA"/>
        </w:rPr>
      </w:pPr>
    </w:p>
    <w:p w14:paraId="4C1DD8A8" w14:textId="77777777" w:rsidR="005B641B" w:rsidRPr="00FD3A3E" w:rsidRDefault="005B641B" w:rsidP="00491849">
      <w:pPr>
        <w:ind w:firstLine="0"/>
        <w:jc w:val="both"/>
        <w:rPr>
          <w:lang w:val="en-CA"/>
        </w:rPr>
      </w:pPr>
    </w:p>
    <w:p w14:paraId="300D7A73" w14:textId="77777777" w:rsidR="005B641B" w:rsidRDefault="005B641B" w:rsidP="005B32D2">
      <w:pPr>
        <w:pStyle w:val="ListParagraph"/>
        <w:jc w:val="both"/>
        <w:rPr>
          <w:b/>
          <w:lang w:val="en-CA"/>
        </w:rPr>
      </w:pPr>
    </w:p>
    <w:p w14:paraId="101F6A51" w14:textId="77777777" w:rsidR="0000007E" w:rsidRPr="0000007E" w:rsidRDefault="0000007E" w:rsidP="0000007E">
      <w:pPr>
        <w:jc w:val="both"/>
        <w:rPr>
          <w:lang w:val="en-CA"/>
        </w:rPr>
      </w:pPr>
    </w:p>
    <w:p w14:paraId="203E656B" w14:textId="77777777" w:rsidR="00CF7CE0" w:rsidRDefault="00CF7CE0" w:rsidP="00BE09C8">
      <w:pPr>
        <w:jc w:val="both"/>
        <w:rPr>
          <w:lang w:val="en-CA"/>
        </w:rPr>
      </w:pPr>
    </w:p>
    <w:p w14:paraId="14C571FF" w14:textId="77777777" w:rsidR="00CF7CE0" w:rsidRDefault="00CF7CE0" w:rsidP="00BE09C8">
      <w:pPr>
        <w:jc w:val="both"/>
        <w:rPr>
          <w:b/>
          <w:lang w:val="en-CA"/>
        </w:rPr>
      </w:pPr>
    </w:p>
    <w:p w14:paraId="75B2F8FC" w14:textId="77777777" w:rsidR="00CF7CE0" w:rsidRDefault="00CF7CE0" w:rsidP="00BE09C8">
      <w:pPr>
        <w:jc w:val="both"/>
        <w:rPr>
          <w:b/>
          <w:lang w:val="en-CA"/>
        </w:rPr>
      </w:pPr>
    </w:p>
    <w:p w14:paraId="6E06C1F9" w14:textId="77777777"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14:paraId="144C52FD" w14:textId="77777777"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w:t>
      </w:r>
      <w:proofErr w:type="spellStart"/>
      <w:r>
        <w:rPr>
          <w:rFonts w:ascii="Arial" w:hAnsi="Arial" w:cs="Arial"/>
        </w:rPr>
        <w:t>Storz</w:t>
      </w:r>
      <w:proofErr w:type="spellEnd"/>
      <w:r>
        <w:rPr>
          <w:rFonts w:ascii="Arial" w:hAnsi="Arial" w:cs="Arial"/>
        </w:rPr>
        <w:t xml:space="preserve"> GmbH &amp; Co. KG; </w:t>
      </w:r>
      <w:proofErr w:type="spellStart"/>
      <w:r>
        <w:rPr>
          <w:rFonts w:ascii="Arial" w:hAnsi="Arial" w:cs="Arial"/>
        </w:rPr>
        <w:t>Tuttlingen</w:t>
      </w:r>
      <w:proofErr w:type="spellEnd"/>
      <w:r>
        <w:rPr>
          <w:rFonts w:ascii="Arial" w:hAnsi="Arial" w:cs="Arial"/>
        </w:rPr>
        <w:t xml:space="preserve">, Germany) was developed from the work of </w:t>
      </w:r>
      <w:proofErr w:type="spellStart"/>
      <w:r>
        <w:rPr>
          <w:rFonts w:ascii="Arial" w:hAnsi="Arial" w:cs="Arial"/>
        </w:rPr>
        <w:t>Thomassin</w:t>
      </w:r>
      <w:proofErr w:type="spellEnd"/>
      <w:r>
        <w:rPr>
          <w:rFonts w:ascii="Arial" w:hAnsi="Arial" w:cs="Arial"/>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rPr>
        <w:t>Panetti</w:t>
      </w:r>
      <w:proofErr w:type="spellEnd"/>
      <w:r>
        <w:rPr>
          <w:rFonts w:ascii="Arial" w:hAnsi="Arial" w:cs="Arial"/>
        </w:rPr>
        <w:t xml:space="preserve"> (13) incorporates suction into dissection instruments with an ingenious rotating connector (</w:t>
      </w:r>
      <w:proofErr w:type="spellStart"/>
      <w:r>
        <w:rPr>
          <w:rFonts w:ascii="Arial" w:hAnsi="Arial" w:cs="Arial"/>
        </w:rPr>
        <w:t>Spiggle</w:t>
      </w:r>
      <w:proofErr w:type="spellEnd"/>
      <w:r>
        <w:rPr>
          <w:rFonts w:ascii="Arial" w:hAnsi="Arial" w:cs="Arial"/>
        </w:rPr>
        <w:t xml:space="preserve"> &amp; </w:t>
      </w:r>
      <w:proofErr w:type="spellStart"/>
      <w:r>
        <w:rPr>
          <w:rFonts w:ascii="Arial" w:hAnsi="Arial" w:cs="Arial"/>
        </w:rPr>
        <w:t>Theis</w:t>
      </w:r>
      <w:proofErr w:type="spellEnd"/>
      <w:r>
        <w:rPr>
          <w:rFonts w:ascii="Arial" w:hAnsi="Arial" w:cs="Arial"/>
        </w:rPr>
        <w:t xml:space="preserve"> </w:t>
      </w:r>
      <w:proofErr w:type="spellStart"/>
      <w:r>
        <w:rPr>
          <w:rFonts w:ascii="Arial" w:hAnsi="Arial" w:cs="Arial"/>
        </w:rPr>
        <w:t>Medizintechnik</w:t>
      </w:r>
      <w:proofErr w:type="spellEnd"/>
      <w:r>
        <w:rPr>
          <w:rFonts w:ascii="Arial" w:hAnsi="Arial" w:cs="Arial"/>
        </w:rPr>
        <w:t xml:space="preserve"> GmbH; </w:t>
      </w:r>
      <w:proofErr w:type="spellStart"/>
      <w:r>
        <w:rPr>
          <w:rFonts w:ascii="Arial" w:hAnsi="Arial" w:cs="Arial"/>
        </w:rPr>
        <w:t>Burghof</w:t>
      </w:r>
      <w:proofErr w:type="spellEnd"/>
      <w:r>
        <w:rPr>
          <w:rFonts w:ascii="Arial" w:hAnsi="Arial" w:cs="Arial"/>
        </w:rPr>
        <w:t xml:space="preserve">,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14:paraId="4F186C2E" w14:textId="77777777"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14:paraId="76FB0A5B" w14:textId="77777777" w:rsidR="006A6E6F" w:rsidRPr="006A6E6F" w:rsidRDefault="006A6E6F" w:rsidP="00BE09C8">
      <w:pPr>
        <w:widowControl w:val="0"/>
        <w:autoSpaceDE w:val="0"/>
        <w:autoSpaceDN w:val="0"/>
        <w:adjustRightInd w:val="0"/>
        <w:spacing w:after="240"/>
        <w:jc w:val="both"/>
        <w:rPr>
          <w:rFonts w:cs="Times New Roman"/>
          <w:lang w:val="en-CA"/>
        </w:rPr>
      </w:pPr>
    </w:p>
    <w:p w14:paraId="17C9499C" w14:textId="77777777" w:rsidR="007610C8" w:rsidRPr="00FD3A3E" w:rsidRDefault="007610C8" w:rsidP="00BE09C8">
      <w:pPr>
        <w:jc w:val="both"/>
        <w:rPr>
          <w:lang w:val="en-CA"/>
        </w:rPr>
      </w:pPr>
    </w:p>
    <w:p w14:paraId="2019A597" w14:textId="77777777" w:rsidR="007610C8" w:rsidRPr="00FD3A3E" w:rsidRDefault="007610C8" w:rsidP="00BE09C8">
      <w:pPr>
        <w:jc w:val="both"/>
        <w:rPr>
          <w:lang w:val="en-CA"/>
        </w:rPr>
      </w:pPr>
      <w:r w:rsidRPr="001D44F6">
        <w:rPr>
          <w:b/>
          <w:lang w:val="en-CA"/>
        </w:rPr>
        <w:lastRenderedPageBreak/>
        <w:t>Abstract</w:t>
      </w:r>
      <w:r w:rsidRPr="00FD3A3E">
        <w:rPr>
          <w:lang w:val="en-CA"/>
        </w:rPr>
        <w:t>: background, methods, results, conclusions, keywords: questionnaire, survey, endoscopic ear surgery</w:t>
      </w:r>
    </w:p>
    <w:p w14:paraId="12F24303" w14:textId="77777777" w:rsidR="00444211" w:rsidRPr="00FD3A3E" w:rsidRDefault="00444211" w:rsidP="00BE09C8">
      <w:pPr>
        <w:jc w:val="both"/>
        <w:rPr>
          <w:lang w:val="en-CA"/>
        </w:rPr>
      </w:pPr>
    </w:p>
    <w:p w14:paraId="7301838F" w14:textId="77777777" w:rsidR="00444211" w:rsidRPr="00FD3A3E" w:rsidRDefault="00444211" w:rsidP="00BE09C8">
      <w:pPr>
        <w:jc w:val="both"/>
        <w:rPr>
          <w:lang w:val="en-CA"/>
        </w:rPr>
      </w:pPr>
    </w:p>
    <w:p w14:paraId="1C20EB01" w14:textId="77777777" w:rsidR="008949B0" w:rsidRPr="008949B0" w:rsidRDefault="0030642C">
      <w:pPr>
        <w:widowControl w:val="0"/>
        <w:autoSpaceDE w:val="0"/>
        <w:autoSpaceDN w:val="0"/>
        <w:adjustRightInd w:val="0"/>
        <w:spacing w:after="140" w:line="288" w:lineRule="auto"/>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14:paraId="35E4482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w:t>
      </w:r>
      <w:r w:rsidRPr="008949B0">
        <w:rPr>
          <w:rFonts w:ascii="Calibri" w:eastAsia="Times New Roman" w:hAnsi="Calibri" w:cs="Times New Roman"/>
          <w:noProof/>
        </w:rPr>
        <w:tab/>
        <w:t xml:space="preserve">M. S. Cohen, L. D. Landegger, E. D. Kozin, and D. J. Lee, “Pediatric endoscopic ear surgery in clinical practice: Lessons learned and early outcomes,” </w:t>
      </w:r>
      <w:r w:rsidRPr="008949B0">
        <w:rPr>
          <w:rFonts w:ascii="Calibri" w:eastAsia="Times New Roman" w:hAnsi="Calibri" w:cs="Times New Roman"/>
          <w:i/>
          <w:iCs/>
          <w:noProof/>
        </w:rPr>
        <w:t>Laryngoscope</w:t>
      </w:r>
      <w:r w:rsidRPr="008949B0">
        <w:rPr>
          <w:rFonts w:ascii="Calibri" w:eastAsia="Times New Roman" w:hAnsi="Calibri" w:cs="Times New Roman"/>
          <w:noProof/>
        </w:rPr>
        <w:t>, p. n/a–n/a, 2015.</w:t>
      </w:r>
    </w:p>
    <w:p w14:paraId="11AFC76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F814A61"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2]</w:t>
      </w:r>
      <w:r w:rsidRPr="008949B0">
        <w:rPr>
          <w:rFonts w:ascii="Calibri" w:eastAsia="Times New Roman" w:hAnsi="Calibri" w:cs="Times New Roman"/>
          <w:noProof/>
        </w:rPr>
        <w:tab/>
        <w:t xml:space="preserve">H. Kanona, J. S. Virk, and A. Owa, “Endoscopic ear surgery: A case series and first United Kingdom experience.,” </w:t>
      </w:r>
      <w:r w:rsidRPr="008949B0">
        <w:rPr>
          <w:rFonts w:ascii="Calibri" w:eastAsia="Times New Roman" w:hAnsi="Calibri" w:cs="Times New Roman"/>
          <w:i/>
          <w:iCs/>
          <w:noProof/>
        </w:rPr>
        <w:t>World J. Clin. cases</w:t>
      </w:r>
      <w:r w:rsidRPr="008949B0">
        <w:rPr>
          <w:rFonts w:ascii="Calibri" w:eastAsia="Times New Roman" w:hAnsi="Calibri" w:cs="Times New Roman"/>
          <w:noProof/>
        </w:rPr>
        <w:t>, vol. 3, no. 3, pp. 310–7, 2015.</w:t>
      </w:r>
    </w:p>
    <w:p w14:paraId="3E0F392A"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6910D68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3]</w:t>
      </w:r>
      <w:r w:rsidRPr="008949B0">
        <w:rPr>
          <w:rFonts w:ascii="Calibri" w:eastAsia="Times New Roman" w:hAnsi="Calibri" w:cs="Times New Roman"/>
          <w:noProof/>
        </w:rPr>
        <w:tab/>
        <w:t xml:space="preserve">M. Badr-el-dine, “I n s t r u m e n t a t i o n a n d Tec h n o l o g i e s in E ndos c o p i c Ear Su r ge ry,”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vol. 46, no. 2, pp. 211–225, 2013.</w:t>
      </w:r>
    </w:p>
    <w:p w14:paraId="4601C8F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D8764C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4]</w:t>
      </w:r>
      <w:r w:rsidRPr="008949B0">
        <w:rPr>
          <w:rFonts w:ascii="Calibri" w:eastAsia="Times New Roman" w:hAnsi="Calibri" w:cs="Times New Roman"/>
          <w:noProof/>
        </w:rPr>
        <w:tab/>
        <w:t xml:space="preserve">T. Furukawa, T. Watanabe, T. Ito, T. Kubota, and S. Kakehata, “Feasibility and advantages of transcanal endoscopic myringoplast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5, no. 4, pp. e140–5, 2014.</w:t>
      </w:r>
    </w:p>
    <w:p w14:paraId="5E30FC5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84E0A6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5]</w:t>
      </w:r>
      <w:r w:rsidRPr="008949B0">
        <w:rPr>
          <w:rFonts w:ascii="Calibri" w:eastAsia="Times New Roman" w:hAnsi="Calibri" w:cs="Times New Roman"/>
          <w:noProof/>
        </w:rPr>
        <w:tab/>
        <w:t xml:space="preserve">M. L. Bennett, D. Zhang, R. F. Labadie, and J. H. Noble, “Comparison of Middle Ear Visualization With Endoscopy and Microscop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7, pp. 362–366, 2016.</w:t>
      </w:r>
    </w:p>
    <w:p w14:paraId="04F1AEA5"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6C59D4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6]</w:t>
      </w:r>
      <w:r w:rsidRPr="008949B0">
        <w:rPr>
          <w:rFonts w:ascii="Calibri" w:eastAsia="Times New Roman" w:hAnsi="Calibri" w:cs="Times New Roman"/>
          <w:noProof/>
        </w:rPr>
        <w:tab/>
        <w:t xml:space="preserve">T. Ito, T. Kubota, T. Watanabe, K. Futai, T. Furukawa, and S. Kakehata, “Transcanal endoscopic ear surgery for pediatric population with a narrow external auditory canal,” </w:t>
      </w:r>
      <w:r w:rsidRPr="008949B0">
        <w:rPr>
          <w:rFonts w:ascii="Calibri" w:eastAsia="Times New Roman" w:hAnsi="Calibri" w:cs="Times New Roman"/>
          <w:i/>
          <w:iCs/>
          <w:noProof/>
        </w:rPr>
        <w:t>Int. J. Pediatr. Otorhinolaryngol.</w:t>
      </w:r>
      <w:r w:rsidRPr="008949B0">
        <w:rPr>
          <w:rFonts w:ascii="Calibri" w:eastAsia="Times New Roman" w:hAnsi="Calibri" w:cs="Times New Roman"/>
          <w:noProof/>
        </w:rPr>
        <w:t>, vol. 79, no. 12, pp. 2265–2269, 2015.</w:t>
      </w:r>
    </w:p>
    <w:p w14:paraId="262F5C2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1EEEFD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7]</w:t>
      </w:r>
      <w:r w:rsidRPr="008949B0">
        <w:rPr>
          <w:rFonts w:ascii="Calibri" w:eastAsia="Times New Roman" w:hAnsi="Calibri" w:cs="Times New Roman"/>
          <w:noProof/>
        </w:rPr>
        <w:tab/>
        <w:t>M. A. Rube, F. Fernandez-gutierrez, B. F. Cox, B. Holbrook, J. G. Houston, R. D. White, H. Mcleod, M. Fatahi, and A. Melzer, “HHS Public Access,” vol. 10, no. 5, pp. 637–650, 2015.</w:t>
      </w:r>
    </w:p>
    <w:p w14:paraId="46745410"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7C9C9C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8]</w:t>
      </w:r>
      <w:r w:rsidRPr="008949B0">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134F7BBE"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6B4AD96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9]</w:t>
      </w:r>
      <w:r w:rsidRPr="008949B0">
        <w:rPr>
          <w:rFonts w:ascii="Calibri" w:eastAsia="Times New Roman" w:hAnsi="Calibri" w:cs="Times New Roman"/>
          <w:noProof/>
        </w:rPr>
        <w:tab/>
        <w:t xml:space="preserve"> a D. Racine and  a G. Davidson, “Use of a time-flow study to improve patient waiting times at an inner-city academic pediatric practice,” </w:t>
      </w:r>
      <w:r w:rsidRPr="008949B0">
        <w:rPr>
          <w:rFonts w:ascii="Calibri" w:eastAsia="Times New Roman" w:hAnsi="Calibri" w:cs="Times New Roman"/>
          <w:i/>
          <w:iCs/>
          <w:noProof/>
        </w:rPr>
        <w:t>Arch Pediatr Adolesc Med</w:t>
      </w:r>
      <w:r w:rsidRPr="008949B0">
        <w:rPr>
          <w:rFonts w:ascii="Calibri" w:eastAsia="Times New Roman" w:hAnsi="Calibri" w:cs="Times New Roman"/>
          <w:noProof/>
        </w:rPr>
        <w:t>, vol. 156, no. 12, pp. 1203–1209, 2002.</w:t>
      </w:r>
    </w:p>
    <w:p w14:paraId="318312C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C74CF97"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0]</w:t>
      </w:r>
      <w:r w:rsidRPr="008949B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784C7F29"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29B747A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1]</w:t>
      </w:r>
      <w:r w:rsidRPr="008949B0">
        <w:rPr>
          <w:rFonts w:ascii="Calibri" w:eastAsia="Times New Roman" w:hAnsi="Calibri" w:cs="Times New Roman"/>
          <w:noProof/>
        </w:rPr>
        <w:tab/>
        <w:t xml:space="preserve">M. Yong, T. Mijovic, and J. Lea, “Endoscopic ear surgery in Canada : a cross-sectional study,” </w:t>
      </w:r>
      <w:r w:rsidRPr="008949B0">
        <w:rPr>
          <w:rFonts w:ascii="Calibri" w:eastAsia="Times New Roman" w:hAnsi="Calibri" w:cs="Times New Roman"/>
          <w:i/>
          <w:iCs/>
          <w:noProof/>
        </w:rPr>
        <w:t xml:space="preserve">J. </w:t>
      </w:r>
      <w:r w:rsidRPr="008949B0">
        <w:rPr>
          <w:rFonts w:ascii="Calibri" w:eastAsia="Times New Roman" w:hAnsi="Calibri" w:cs="Times New Roman"/>
          <w:i/>
          <w:iCs/>
          <w:noProof/>
        </w:rPr>
        <w:lastRenderedPageBreak/>
        <w:t>Otolaryngol. - Head Neck Surg.</w:t>
      </w:r>
      <w:r w:rsidRPr="008949B0">
        <w:rPr>
          <w:rFonts w:ascii="Calibri" w:eastAsia="Times New Roman" w:hAnsi="Calibri" w:cs="Times New Roman"/>
          <w:noProof/>
        </w:rPr>
        <w:t>, pp. 1–8, 2016.</w:t>
      </w:r>
    </w:p>
    <w:p w14:paraId="7744799A"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8FA0208"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2]</w:t>
      </w:r>
      <w:r w:rsidRPr="008949B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8949B0">
        <w:rPr>
          <w:rFonts w:ascii="Calibri" w:eastAsia="Times New Roman" w:hAnsi="Calibri" w:cs="Times New Roman"/>
          <w:i/>
          <w:iCs/>
          <w:noProof/>
        </w:rPr>
        <w:t>Eur. J. Cancer</w:t>
      </w:r>
      <w:r w:rsidRPr="008949B0">
        <w:rPr>
          <w:rFonts w:ascii="Calibri" w:eastAsia="Times New Roman" w:hAnsi="Calibri" w:cs="Times New Roman"/>
          <w:noProof/>
        </w:rPr>
        <w:t>, vol. 57, pp. 68–77, Apr. 2016.</w:t>
      </w:r>
    </w:p>
    <w:p w14:paraId="4A2CB4C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301F7E19"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3]</w:t>
      </w:r>
      <w:r w:rsidRPr="008949B0">
        <w:rPr>
          <w:rFonts w:ascii="Calibri" w:eastAsia="Times New Roman" w:hAnsi="Calibri" w:cs="Times New Roman"/>
          <w:noProof/>
        </w:rPr>
        <w:tab/>
        <w:t xml:space="preserve">S. Y. Kosyakov, Y. V Minavnina, and E. V Pchelenok, “[The consensus view of the treatment of the retraction pockets of the tympanic membrane].,” </w:t>
      </w:r>
      <w:r w:rsidRPr="008949B0">
        <w:rPr>
          <w:rFonts w:ascii="Calibri" w:eastAsia="Times New Roman" w:hAnsi="Calibri" w:cs="Times New Roman"/>
          <w:i/>
          <w:iCs/>
          <w:noProof/>
        </w:rPr>
        <w:t>Vestn. Otorinolaringol.</w:t>
      </w:r>
      <w:r w:rsidRPr="008949B0">
        <w:rPr>
          <w:rFonts w:ascii="Calibri" w:eastAsia="Times New Roman" w:hAnsi="Calibri" w:cs="Times New Roman"/>
          <w:noProof/>
        </w:rPr>
        <w:t>, vol. 81, no. 1, pp. 78–83, 2016.</w:t>
      </w:r>
    </w:p>
    <w:p w14:paraId="43355614"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03424AA"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4]</w:t>
      </w:r>
      <w:r w:rsidRPr="008949B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8949B0">
        <w:rPr>
          <w:rFonts w:ascii="Calibri" w:eastAsia="Times New Roman" w:hAnsi="Calibri" w:cs="Times New Roman"/>
          <w:i/>
          <w:iCs/>
          <w:noProof/>
        </w:rPr>
        <w:t>JAMA</w:t>
      </w:r>
      <w:r w:rsidRPr="008949B0">
        <w:rPr>
          <w:rFonts w:ascii="Calibri" w:eastAsia="Times New Roman" w:hAnsi="Calibri" w:cs="Times New Roman"/>
          <w:noProof/>
        </w:rPr>
        <w:t>, vol. 315, no. 8, pp. 801–10, Feb. 2016.</w:t>
      </w:r>
    </w:p>
    <w:p w14:paraId="1B6F811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FB77E5C"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5]</w:t>
      </w:r>
      <w:r w:rsidRPr="008949B0">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8949B0">
        <w:rPr>
          <w:rFonts w:ascii="Calibri" w:eastAsia="Times New Roman" w:hAnsi="Calibri" w:cs="Times New Roman"/>
          <w:i/>
          <w:iCs/>
          <w:noProof/>
        </w:rPr>
        <w:t>EMA - Emerg. Med. Australas.</w:t>
      </w:r>
      <w:r w:rsidRPr="008949B0">
        <w:rPr>
          <w:rFonts w:ascii="Calibri" w:eastAsia="Times New Roman" w:hAnsi="Calibri" w:cs="Times New Roman"/>
          <w:noProof/>
        </w:rPr>
        <w:t>, vol. 23, no. 1, pp. 68–75, 2011.</w:t>
      </w:r>
    </w:p>
    <w:p w14:paraId="5D775BB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705B86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6]</w:t>
      </w:r>
      <w:r w:rsidRPr="008949B0">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8949B0">
        <w:rPr>
          <w:rFonts w:ascii="Calibri" w:eastAsia="Times New Roman" w:hAnsi="Calibri" w:cs="Times New Roman"/>
          <w:i/>
          <w:iCs/>
          <w:noProof/>
        </w:rPr>
        <w:t>Heal. (San Fr.</w:t>
      </w:r>
      <w:r w:rsidRPr="008949B0">
        <w:rPr>
          <w:rFonts w:ascii="Calibri" w:eastAsia="Times New Roman" w:hAnsi="Calibri" w:cs="Times New Roman"/>
          <w:noProof/>
        </w:rPr>
        <w:t>, vol. 41, no. 1, pp. 99–106, 2009.</w:t>
      </w:r>
    </w:p>
    <w:p w14:paraId="4180CB45"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502ED3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7]</w:t>
      </w:r>
      <w:r w:rsidRPr="008949B0">
        <w:rPr>
          <w:rFonts w:ascii="Calibri" w:eastAsia="Times New Roman" w:hAnsi="Calibri" w:cs="Times New Roman"/>
          <w:noProof/>
        </w:rPr>
        <w:tab/>
        <w:t xml:space="preserve">A. L. James, “E n d o s c o p i c Mi d d l e E a r S u r g e r y in C h i l d ren,”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no. November, 2012.</w:t>
      </w:r>
    </w:p>
    <w:p w14:paraId="5C52ED9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4724DF7" w14:textId="77777777" w:rsidR="008949B0" w:rsidRPr="008949B0" w:rsidRDefault="008949B0">
      <w:pPr>
        <w:widowControl w:val="0"/>
        <w:autoSpaceDE w:val="0"/>
        <w:autoSpaceDN w:val="0"/>
        <w:adjustRightInd w:val="0"/>
        <w:ind w:left="640" w:hanging="640"/>
        <w:rPr>
          <w:rFonts w:ascii="Calibri" w:hAnsi="Calibri"/>
          <w:noProof/>
        </w:rPr>
      </w:pPr>
      <w:r w:rsidRPr="008949B0">
        <w:rPr>
          <w:rFonts w:ascii="Calibri" w:eastAsia="Times New Roman" w:hAnsi="Calibri" w:cs="Times New Roman"/>
          <w:noProof/>
        </w:rPr>
        <w:t>[18]</w:t>
      </w:r>
      <w:r w:rsidRPr="008949B0">
        <w:rPr>
          <w:rFonts w:ascii="Calibri" w:eastAsia="Times New Roman" w:hAnsi="Calibri" w:cs="Times New Roman"/>
          <w:noProof/>
        </w:rPr>
        <w:tab/>
        <w:t>A. L. James, B. C. Papsin, and B. C. Papsin, “-- Head and Neck Surgery,” no. September, 2012.</w:t>
      </w:r>
    </w:p>
    <w:p w14:paraId="6025E3D5" w14:textId="77777777" w:rsidR="00765F73" w:rsidRDefault="0030642C" w:rsidP="008949B0">
      <w:pPr>
        <w:widowControl w:val="0"/>
        <w:autoSpaceDE w:val="0"/>
        <w:autoSpaceDN w:val="0"/>
        <w:adjustRightInd w:val="0"/>
        <w:spacing w:after="140"/>
        <w:ind w:left="640" w:hanging="640"/>
        <w:rPr>
          <w:lang w:val="en-CA"/>
        </w:rPr>
      </w:pPr>
      <w:r w:rsidRPr="00FD3A3E">
        <w:rPr>
          <w:lang w:val="en-CA"/>
        </w:rPr>
        <w:fldChar w:fldCharType="end"/>
      </w:r>
    </w:p>
    <w:p w14:paraId="28A239D2"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30642C" w:rsidRPr="00FD3A3E">
        <w:rPr>
          <w:rFonts w:cs="Times New Roman"/>
          <w:lang w:val="en-CA"/>
        </w:rPr>
        <w:fldChar w:fldCharType="begin" w:fldLock="1"/>
      </w:r>
      <w:r w:rsidR="008949B0">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7]", "plainTextFormattedCitation" : "[17]", "previouslyFormattedCitation" : "[16]" }, "properties" : { "noteIndex" : 0 }, "schema" : "https://github.com/citation-style-language/schema/raw/master/csl-citation.json" }</w:instrText>
      </w:r>
      <w:r w:rsidR="0030642C" w:rsidRPr="00FD3A3E">
        <w:rPr>
          <w:rFonts w:cs="Times New Roman"/>
          <w:lang w:val="en-CA"/>
        </w:rPr>
        <w:fldChar w:fldCharType="separate"/>
      </w:r>
      <w:r w:rsidR="008949B0" w:rsidRPr="008949B0">
        <w:rPr>
          <w:rFonts w:cs="Times New Roman"/>
          <w:noProof/>
          <w:lang w:val="en-CA"/>
        </w:rPr>
        <w:t>[17]</w:t>
      </w:r>
      <w:r w:rsidR="0030642C" w:rsidRPr="00FD3A3E">
        <w:rPr>
          <w:rFonts w:cs="Times New Roman"/>
          <w:lang w:val="en-CA"/>
        </w:rPr>
        <w:fldChar w:fldCharType="end"/>
      </w:r>
    </w:p>
    <w:p w14:paraId="72910627"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14:paraId="40A5F057"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14:paraId="39022248"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14:paraId="21E9F47B"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14:paraId="2754E1BC"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14:paraId="7E64B4F9"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lastRenderedPageBreak/>
        <w:t>Adult size and size of middle ear and tympanic membrane are approximately similar, so tools of the same size can be used for both types of surgery</w:t>
      </w:r>
    </w:p>
    <w:p w14:paraId="787F9FD3"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14:paraId="53236D18"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30642C" w:rsidRPr="00FD3A3E">
        <w:rPr>
          <w:rFonts w:cs="Times New Roman"/>
          <w:lang w:val="en-CA"/>
        </w:rPr>
        <w:fldChar w:fldCharType="begin" w:fldLock="1"/>
      </w:r>
      <w:r w:rsidR="008949B0">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30642C" w:rsidRPr="00FD3A3E">
        <w:rPr>
          <w:rFonts w:cs="Times New Roman"/>
          <w:lang w:val="en-CA"/>
        </w:rPr>
        <w:fldChar w:fldCharType="separate"/>
      </w:r>
      <w:r w:rsidR="008949B0" w:rsidRPr="008949B0">
        <w:rPr>
          <w:rFonts w:cs="Times New Roman"/>
          <w:noProof/>
          <w:lang w:val="en-CA"/>
        </w:rPr>
        <w:t>[18]</w:t>
      </w:r>
      <w:r w:rsidR="0030642C" w:rsidRPr="00FD3A3E">
        <w:rPr>
          <w:rFonts w:cs="Times New Roman"/>
          <w:lang w:val="en-CA"/>
        </w:rPr>
        <w:fldChar w:fldCharType="end"/>
      </w:r>
    </w:p>
    <w:p w14:paraId="111D0CE9" w14:textId="77777777"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1-11T16:05:00Z" w:initials="AS">
    <w:p w14:paraId="06AA0A0F" w14:textId="77777777"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AA0A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8CC312" w14:textId="77777777" w:rsidR="00085D10" w:rsidRDefault="00085D10" w:rsidP="00E71D6E">
      <w:r>
        <w:separator/>
      </w:r>
    </w:p>
  </w:endnote>
  <w:endnote w:type="continuationSeparator" w:id="0">
    <w:p w14:paraId="33B75E62" w14:textId="77777777" w:rsidR="00085D10" w:rsidRDefault="00085D10"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0000000000000000000"/>
    <w:charset w:val="4D"/>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678276" w14:textId="77777777" w:rsidR="00085D10" w:rsidRDefault="00085D10" w:rsidP="00E71D6E">
      <w:r>
        <w:separator/>
      </w:r>
    </w:p>
  </w:footnote>
  <w:footnote w:type="continuationSeparator" w:id="0">
    <w:p w14:paraId="651ACCF6" w14:textId="77777777" w:rsidR="00085D10" w:rsidRDefault="00085D10"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54C7A9F"/>
    <w:multiLevelType w:val="hybridMultilevel"/>
    <w:tmpl w:val="D18467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F77D45"/>
    <w:multiLevelType w:val="hybridMultilevel"/>
    <w:tmpl w:val="98BE2A0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9">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5"/>
  </w:num>
  <w:num w:numId="3">
    <w:abstractNumId w:val="20"/>
  </w:num>
  <w:num w:numId="4">
    <w:abstractNumId w:val="7"/>
  </w:num>
  <w:num w:numId="5">
    <w:abstractNumId w:val="12"/>
  </w:num>
  <w:num w:numId="6">
    <w:abstractNumId w:val="21"/>
  </w:num>
  <w:num w:numId="7">
    <w:abstractNumId w:val="5"/>
  </w:num>
  <w:num w:numId="8">
    <w:abstractNumId w:val="18"/>
  </w:num>
  <w:num w:numId="9">
    <w:abstractNumId w:val="4"/>
  </w:num>
  <w:num w:numId="10">
    <w:abstractNumId w:val="9"/>
  </w:num>
  <w:num w:numId="11">
    <w:abstractNumId w:val="19"/>
  </w:num>
  <w:num w:numId="12">
    <w:abstractNumId w:val="17"/>
  </w:num>
  <w:num w:numId="13">
    <w:abstractNumId w:val="13"/>
  </w:num>
  <w:num w:numId="14">
    <w:abstractNumId w:val="3"/>
  </w:num>
  <w:num w:numId="15">
    <w:abstractNumId w:val="0"/>
  </w:num>
  <w:num w:numId="16">
    <w:abstractNumId w:val="14"/>
  </w:num>
  <w:num w:numId="17">
    <w:abstractNumId w:val="2"/>
  </w:num>
  <w:num w:numId="18">
    <w:abstractNumId w:val="8"/>
  </w:num>
  <w:num w:numId="19">
    <w:abstractNumId w:val="10"/>
  </w:num>
  <w:num w:numId="20">
    <w:abstractNumId w:val="16"/>
  </w:num>
  <w:num w:numId="21">
    <w:abstractNumId w:val="1"/>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F280D"/>
    <w:rsid w:val="0000007E"/>
    <w:rsid w:val="00005C86"/>
    <w:rsid w:val="00007381"/>
    <w:rsid w:val="00013531"/>
    <w:rsid w:val="00085D10"/>
    <w:rsid w:val="00085EAC"/>
    <w:rsid w:val="0008705A"/>
    <w:rsid w:val="0009512C"/>
    <w:rsid w:val="00096F9A"/>
    <w:rsid w:val="000A0030"/>
    <w:rsid w:val="000B7DC0"/>
    <w:rsid w:val="000E46CA"/>
    <w:rsid w:val="000F23B9"/>
    <w:rsid w:val="000F280D"/>
    <w:rsid w:val="00123CB4"/>
    <w:rsid w:val="0015289A"/>
    <w:rsid w:val="00176F0B"/>
    <w:rsid w:val="001870F4"/>
    <w:rsid w:val="00191A8F"/>
    <w:rsid w:val="0019796B"/>
    <w:rsid w:val="001A0154"/>
    <w:rsid w:val="001A4AE4"/>
    <w:rsid w:val="001C1934"/>
    <w:rsid w:val="001D44F6"/>
    <w:rsid w:val="002056F0"/>
    <w:rsid w:val="00212971"/>
    <w:rsid w:val="002229FF"/>
    <w:rsid w:val="00223CD5"/>
    <w:rsid w:val="002316D3"/>
    <w:rsid w:val="002731D2"/>
    <w:rsid w:val="00273C85"/>
    <w:rsid w:val="0029170C"/>
    <w:rsid w:val="00294249"/>
    <w:rsid w:val="002A1389"/>
    <w:rsid w:val="002C0818"/>
    <w:rsid w:val="002C5D33"/>
    <w:rsid w:val="002C6C6F"/>
    <w:rsid w:val="002C7C4F"/>
    <w:rsid w:val="002D3FCA"/>
    <w:rsid w:val="002D56AE"/>
    <w:rsid w:val="002E780B"/>
    <w:rsid w:val="0030642C"/>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F3DDB"/>
    <w:rsid w:val="00633A29"/>
    <w:rsid w:val="00647D7C"/>
    <w:rsid w:val="00661894"/>
    <w:rsid w:val="006822CE"/>
    <w:rsid w:val="006A4781"/>
    <w:rsid w:val="006A6E6F"/>
    <w:rsid w:val="006C13CC"/>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8725F"/>
    <w:rsid w:val="008949B0"/>
    <w:rsid w:val="008A29BA"/>
    <w:rsid w:val="008D4245"/>
    <w:rsid w:val="008D470F"/>
    <w:rsid w:val="009053ED"/>
    <w:rsid w:val="00923946"/>
    <w:rsid w:val="00923D43"/>
    <w:rsid w:val="009407D0"/>
    <w:rsid w:val="00971F6E"/>
    <w:rsid w:val="0097282E"/>
    <w:rsid w:val="009A412E"/>
    <w:rsid w:val="009B47F9"/>
    <w:rsid w:val="009D1441"/>
    <w:rsid w:val="009F18E8"/>
    <w:rsid w:val="00A2246A"/>
    <w:rsid w:val="00A563B8"/>
    <w:rsid w:val="00A86E74"/>
    <w:rsid w:val="00AA3475"/>
    <w:rsid w:val="00AB5D37"/>
    <w:rsid w:val="00AB674B"/>
    <w:rsid w:val="00AE6BFC"/>
    <w:rsid w:val="00B135DE"/>
    <w:rsid w:val="00B437E2"/>
    <w:rsid w:val="00B65BDE"/>
    <w:rsid w:val="00B67405"/>
    <w:rsid w:val="00BB32B7"/>
    <w:rsid w:val="00BE09C8"/>
    <w:rsid w:val="00BF4EA9"/>
    <w:rsid w:val="00C054B9"/>
    <w:rsid w:val="00C07E73"/>
    <w:rsid w:val="00C61AFB"/>
    <w:rsid w:val="00CA6971"/>
    <w:rsid w:val="00CB1821"/>
    <w:rsid w:val="00CB6EF7"/>
    <w:rsid w:val="00CF7CE0"/>
    <w:rsid w:val="00D016B6"/>
    <w:rsid w:val="00D25401"/>
    <w:rsid w:val="00D328A1"/>
    <w:rsid w:val="00D52B15"/>
    <w:rsid w:val="00D76BF8"/>
    <w:rsid w:val="00DA345D"/>
    <w:rsid w:val="00DA6183"/>
    <w:rsid w:val="00DA788E"/>
    <w:rsid w:val="00DD3675"/>
    <w:rsid w:val="00E0333C"/>
    <w:rsid w:val="00E13A27"/>
    <w:rsid w:val="00E176B0"/>
    <w:rsid w:val="00E24AA2"/>
    <w:rsid w:val="00E417C3"/>
    <w:rsid w:val="00E556C7"/>
    <w:rsid w:val="00E717B8"/>
    <w:rsid w:val="00E71D6E"/>
    <w:rsid w:val="00E73B82"/>
    <w:rsid w:val="00EE1BBE"/>
    <w:rsid w:val="00F43E32"/>
    <w:rsid w:val="00F61828"/>
    <w:rsid w:val="00FD3A3E"/>
    <w:rsid w:val="00FE5388"/>
    <w:rsid w:val="00FF451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F827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sr.iq.harvard.edu/files/psr/files/PSRQuestionnaireTipSheet_0.pdf" TargetMode="External"/><Relationship Id="rId12" Type="http://schemas.openxmlformats.org/officeDocument/2006/relationships/hyperlink" Target="http://www.uwex.edu/ces/4h/evaluation/documents/Wordingforratingscales.pdf"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www.statistik.tuwien.ac.at/forschung/SM/SM-2009-4comple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78A980-E262-3449-8BD3-10AF262E2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12</Pages>
  <Words>12150</Words>
  <Characters>69261</Characters>
  <Application>Microsoft Macintosh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1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8</cp:revision>
  <dcterms:created xsi:type="dcterms:W3CDTF">2016-09-26T15:13:00Z</dcterms:created>
  <dcterms:modified xsi:type="dcterms:W3CDTF">2017-02-15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